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0B6489D" w14:textId="174153C6" w:rsidR="007A1EE2" w:rsidRDefault="007A1EE2" w:rsidP="007A1EE2">
      <w:pPr>
        <w:pStyle w:val="Beschriftung"/>
        <w:spacing w:line="480" w:lineRule="auto"/>
        <w:rPr>
          <w:rFonts w:ascii="Arial" w:hAnsi="Arial" w:cs="Arial"/>
          <w:b/>
          <w:i w:val="0"/>
          <w:color w:val="auto"/>
          <w:sz w:val="24"/>
          <w:szCs w:val="22"/>
          <w:lang w:val="en-GB"/>
        </w:rPr>
      </w:pPr>
      <w:r w:rsidRPr="00164F4C">
        <w:rPr>
          <w:rFonts w:ascii="Arial" w:hAnsi="Arial" w:cs="Arial"/>
          <w:b/>
          <w:i w:val="0"/>
          <w:color w:val="auto"/>
          <w:sz w:val="24"/>
          <w:szCs w:val="22"/>
          <w:lang w:val="en-GB"/>
        </w:rPr>
        <w:t>SUPPLEMENTARY MATERIAL</w:t>
      </w:r>
    </w:p>
    <w:p w14:paraId="0C0C84FB" w14:textId="77777777" w:rsidR="007A1EE2" w:rsidRPr="008E2EF4" w:rsidRDefault="007A1EE2" w:rsidP="007A1EE2">
      <w:pPr>
        <w:spacing w:after="0" w:line="360" w:lineRule="auto"/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b/>
          <w:sz w:val="24"/>
        </w:rPr>
        <w:t xml:space="preserve">Supplementary </w:t>
      </w:r>
      <w:r w:rsidRPr="008E2EF4">
        <w:rPr>
          <w:rFonts w:ascii="Arial" w:hAnsi="Arial" w:cs="Arial"/>
          <w:b/>
          <w:sz w:val="24"/>
        </w:rPr>
        <w:t xml:space="preserve">Table </w:t>
      </w:r>
      <w:r>
        <w:rPr>
          <w:rFonts w:ascii="Arial" w:hAnsi="Arial" w:cs="Arial"/>
          <w:b/>
          <w:sz w:val="24"/>
        </w:rPr>
        <w:t>S</w:t>
      </w:r>
      <w:r w:rsidRPr="008E2EF4">
        <w:rPr>
          <w:rFonts w:ascii="Arial" w:hAnsi="Arial" w:cs="Arial"/>
          <w:b/>
          <w:sz w:val="24"/>
        </w:rPr>
        <w:fldChar w:fldCharType="begin"/>
      </w:r>
      <w:r w:rsidRPr="008E2EF4">
        <w:rPr>
          <w:rFonts w:ascii="Arial" w:hAnsi="Arial" w:cs="Arial"/>
          <w:b/>
          <w:sz w:val="24"/>
        </w:rPr>
        <w:instrText xml:space="preserve"> SEQ Table \* ARABIC </w:instrText>
      </w:r>
      <w:r w:rsidRPr="008E2EF4">
        <w:rPr>
          <w:rFonts w:ascii="Arial" w:hAnsi="Arial" w:cs="Arial"/>
          <w:b/>
          <w:sz w:val="24"/>
        </w:rPr>
        <w:fldChar w:fldCharType="separate"/>
      </w:r>
      <w:r>
        <w:rPr>
          <w:rFonts w:ascii="Arial" w:hAnsi="Arial" w:cs="Arial"/>
          <w:b/>
          <w:noProof/>
          <w:sz w:val="24"/>
        </w:rPr>
        <w:t>1</w:t>
      </w:r>
      <w:r w:rsidRPr="008E2EF4">
        <w:rPr>
          <w:rFonts w:ascii="Arial" w:hAnsi="Arial" w:cs="Arial"/>
          <w:b/>
          <w:sz w:val="24"/>
        </w:rPr>
        <w:fldChar w:fldCharType="end"/>
      </w:r>
      <w:r>
        <w:rPr>
          <w:rFonts w:ascii="Arial" w:hAnsi="Arial" w:cs="Arial"/>
          <w:b/>
          <w:sz w:val="24"/>
        </w:rPr>
        <w:t>.</w:t>
      </w:r>
      <w:r w:rsidRPr="008E2EF4">
        <w:rPr>
          <w:rFonts w:ascii="Arial" w:hAnsi="Arial" w:cs="Arial"/>
          <w:b/>
          <w:sz w:val="24"/>
        </w:rPr>
        <w:t xml:space="preserve"> </w:t>
      </w:r>
      <w:r w:rsidRPr="008E2EF4">
        <w:rPr>
          <w:rFonts w:ascii="Arial" w:hAnsi="Arial" w:cs="Arial"/>
          <w:sz w:val="24"/>
        </w:rPr>
        <w:t>Search strategy (according to PubMed terminology)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4"/>
        <w:gridCol w:w="8690"/>
      </w:tblGrid>
      <w:tr w:rsidR="007A1EE2" w:rsidRPr="008E2EF4" w14:paraId="027A9D6F" w14:textId="77777777" w:rsidTr="00A90169">
        <w:tc>
          <w:tcPr>
            <w:tcW w:w="704" w:type="dxa"/>
            <w:tcBorders>
              <w:top w:val="single" w:sz="4" w:space="0" w:color="auto"/>
            </w:tcBorders>
          </w:tcPr>
          <w:p w14:paraId="575651C5" w14:textId="77777777" w:rsidR="007A1EE2" w:rsidRPr="008E2EF4" w:rsidRDefault="007A1EE2" w:rsidP="00A90169">
            <w:pPr>
              <w:spacing w:before="120" w:after="120" w:line="480" w:lineRule="auto"/>
              <w:jc w:val="both"/>
              <w:rPr>
                <w:rFonts w:ascii="Arial" w:hAnsi="Arial" w:cs="Arial"/>
                <w:sz w:val="24"/>
              </w:rPr>
            </w:pPr>
            <w:r w:rsidRPr="008E2EF4">
              <w:rPr>
                <w:rFonts w:ascii="Arial" w:hAnsi="Arial" w:cs="Arial"/>
                <w:sz w:val="24"/>
              </w:rPr>
              <w:t>1</w:t>
            </w:r>
          </w:p>
        </w:tc>
        <w:tc>
          <w:tcPr>
            <w:tcW w:w="8690" w:type="dxa"/>
            <w:tcBorders>
              <w:top w:val="single" w:sz="4" w:space="0" w:color="auto"/>
            </w:tcBorders>
          </w:tcPr>
          <w:p w14:paraId="258BE270" w14:textId="77777777" w:rsidR="007A1EE2" w:rsidRPr="008E2EF4" w:rsidRDefault="007A1EE2" w:rsidP="00A90169">
            <w:pPr>
              <w:spacing w:before="120" w:line="480" w:lineRule="auto"/>
              <w:jc w:val="both"/>
              <w:rPr>
                <w:rFonts w:ascii="Arial" w:hAnsi="Arial" w:cs="Arial"/>
                <w:sz w:val="24"/>
              </w:rPr>
            </w:pPr>
            <w:r w:rsidRPr="008E2EF4">
              <w:rPr>
                <w:rFonts w:ascii="Arial" w:hAnsi="Arial" w:cs="Arial"/>
                <w:sz w:val="24"/>
              </w:rPr>
              <w:t>(Aged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mh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"older adults"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tiab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"older people"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tiab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"older persons"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tiab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older population*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tiab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"older age"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tiab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elder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tiab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elderly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tiab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) AND</w:t>
            </w:r>
          </w:p>
        </w:tc>
      </w:tr>
      <w:tr w:rsidR="007A1EE2" w:rsidRPr="008E2EF4" w14:paraId="246B7518" w14:textId="77777777" w:rsidTr="00A90169">
        <w:trPr>
          <w:trHeight w:val="1710"/>
        </w:trPr>
        <w:tc>
          <w:tcPr>
            <w:tcW w:w="704" w:type="dxa"/>
          </w:tcPr>
          <w:p w14:paraId="34F66E63" w14:textId="77777777" w:rsidR="007A1EE2" w:rsidRPr="008E2EF4" w:rsidRDefault="007A1EE2" w:rsidP="00A90169">
            <w:pPr>
              <w:spacing w:after="120" w:line="480" w:lineRule="auto"/>
              <w:jc w:val="both"/>
              <w:rPr>
                <w:rFonts w:ascii="Arial" w:hAnsi="Arial" w:cs="Arial"/>
                <w:sz w:val="24"/>
              </w:rPr>
            </w:pPr>
            <w:r w:rsidRPr="008E2EF4">
              <w:rPr>
                <w:rFonts w:ascii="Arial" w:hAnsi="Arial" w:cs="Arial"/>
                <w:sz w:val="24"/>
              </w:rPr>
              <w:t>2</w:t>
            </w:r>
          </w:p>
        </w:tc>
        <w:tc>
          <w:tcPr>
            <w:tcW w:w="8690" w:type="dxa"/>
          </w:tcPr>
          <w:p w14:paraId="6CF5953F" w14:textId="77777777" w:rsidR="007A1EE2" w:rsidRPr="008E2EF4" w:rsidRDefault="007A1EE2" w:rsidP="00A90169">
            <w:pPr>
              <w:spacing w:line="480" w:lineRule="auto"/>
              <w:jc w:val="both"/>
              <w:rPr>
                <w:rFonts w:ascii="Arial" w:hAnsi="Arial" w:cs="Arial"/>
                <w:sz w:val="24"/>
              </w:rPr>
            </w:pPr>
            <w:r w:rsidRPr="008E2EF4">
              <w:rPr>
                <w:rFonts w:ascii="Arial" w:hAnsi="Arial" w:cs="Arial"/>
                <w:sz w:val="24"/>
              </w:rPr>
              <w:t>( "Motor Activity"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mj:noexp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Exercise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mj:noexp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"Exercise Therapy"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mj:noexp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"Occupational therapy"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mj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"Resistance Training"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mj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Resistance exercise*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tiab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"Muscle Strength"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mj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"strength training"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tiab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strength exercise*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tiab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"Physical Fitness"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mj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"Postural Balance"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mj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exercise program*[Title/Abstract] OR training program*[Title/Abstract] OR functional exercise*[Title/Abstract] OR functional training[Title/Abstract] OR physical exercise*[Title/Abstract] OR "physical training"[Title/Abstract] OR "Physical Fitness"[Title/Abstract] OR home exercise*[Title/Abstract] OR home based exercise*[Title/Abstract] OR "home based training"[Title/Abstract] OR personal exercise*[Title/Abstract] OR personalized exercise*[Title/Abstract] OR individual exercise*[Title/Abstract] OR individualized exercise*[Title/Abstract] OR "Occupational therapy"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tiab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"Resistance Training"[Title/Abstract] OR "Muscle Strength"[Title/Abstract] OR "Postural Balance"[Title/Abstract] OR "balance training"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tiab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balance exercise*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tiab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) AND</w:t>
            </w:r>
          </w:p>
        </w:tc>
      </w:tr>
      <w:tr w:rsidR="007A1EE2" w:rsidRPr="008E2EF4" w14:paraId="1700CF95" w14:textId="77777777" w:rsidTr="00A90169">
        <w:tc>
          <w:tcPr>
            <w:tcW w:w="704" w:type="dxa"/>
          </w:tcPr>
          <w:p w14:paraId="4977E013" w14:textId="77777777" w:rsidR="007A1EE2" w:rsidRPr="008E2EF4" w:rsidRDefault="007A1EE2" w:rsidP="00A90169">
            <w:pPr>
              <w:spacing w:after="120" w:line="480" w:lineRule="auto"/>
              <w:jc w:val="both"/>
              <w:rPr>
                <w:rFonts w:ascii="Arial" w:hAnsi="Arial" w:cs="Arial"/>
                <w:sz w:val="24"/>
              </w:rPr>
            </w:pPr>
            <w:r w:rsidRPr="008E2EF4">
              <w:rPr>
                <w:rFonts w:ascii="Arial" w:hAnsi="Arial" w:cs="Arial"/>
                <w:sz w:val="24"/>
              </w:rPr>
              <w:t>3</w:t>
            </w:r>
          </w:p>
        </w:tc>
        <w:tc>
          <w:tcPr>
            <w:tcW w:w="8690" w:type="dxa"/>
          </w:tcPr>
          <w:p w14:paraId="16DC2840" w14:textId="77777777" w:rsidR="007A1EE2" w:rsidRPr="008E2EF4" w:rsidRDefault="007A1EE2" w:rsidP="00A90169">
            <w:pPr>
              <w:spacing w:line="480" w:lineRule="auto"/>
              <w:jc w:val="both"/>
              <w:rPr>
                <w:rFonts w:ascii="Arial" w:hAnsi="Arial" w:cs="Arial"/>
                <w:sz w:val="24"/>
              </w:rPr>
            </w:pPr>
            <w:r w:rsidRPr="008E2EF4">
              <w:rPr>
                <w:rFonts w:ascii="Arial" w:hAnsi="Arial" w:cs="Arial"/>
                <w:sz w:val="24"/>
              </w:rPr>
              <w:t>("Life Style"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mj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"Activities of Daily Living"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mj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“health promotion”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mj:noexp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lifestyle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tiab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"daily life"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tiab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 xml:space="preserve">] OR "daily </w:t>
            </w:r>
            <w:r w:rsidRPr="008E2EF4">
              <w:rPr>
                <w:rFonts w:ascii="Arial" w:hAnsi="Arial" w:cs="Arial"/>
                <w:sz w:val="24"/>
              </w:rPr>
              <w:lastRenderedPageBreak/>
              <w:t>living"[Title/Abstract] OR daily routine*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tiab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 xml:space="preserve">] OR daily 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activit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*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tiab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"Habits"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mh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Activity Habit*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tiab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) AND</w:t>
            </w:r>
          </w:p>
        </w:tc>
      </w:tr>
      <w:tr w:rsidR="007A1EE2" w:rsidRPr="008E2EF4" w14:paraId="4A9B80B7" w14:textId="77777777" w:rsidTr="00A90169">
        <w:tc>
          <w:tcPr>
            <w:tcW w:w="704" w:type="dxa"/>
            <w:tcBorders>
              <w:bottom w:val="single" w:sz="4" w:space="0" w:color="auto"/>
            </w:tcBorders>
          </w:tcPr>
          <w:p w14:paraId="152840AD" w14:textId="77777777" w:rsidR="007A1EE2" w:rsidRPr="008E2EF4" w:rsidRDefault="007A1EE2" w:rsidP="00A90169">
            <w:pPr>
              <w:spacing w:after="120" w:line="480" w:lineRule="auto"/>
              <w:jc w:val="both"/>
              <w:rPr>
                <w:rFonts w:ascii="Arial" w:hAnsi="Arial" w:cs="Arial"/>
                <w:sz w:val="24"/>
              </w:rPr>
            </w:pPr>
            <w:r w:rsidRPr="008E2EF4">
              <w:rPr>
                <w:rFonts w:ascii="Arial" w:hAnsi="Arial" w:cs="Arial"/>
                <w:sz w:val="24"/>
              </w:rPr>
              <w:t>4</w:t>
            </w:r>
          </w:p>
        </w:tc>
        <w:tc>
          <w:tcPr>
            <w:tcW w:w="8690" w:type="dxa"/>
            <w:tcBorders>
              <w:bottom w:val="single" w:sz="4" w:space="0" w:color="auto"/>
            </w:tcBorders>
          </w:tcPr>
          <w:p w14:paraId="4445F381" w14:textId="77777777" w:rsidR="007A1EE2" w:rsidRPr="008E2EF4" w:rsidRDefault="007A1EE2" w:rsidP="00A90169">
            <w:pPr>
              <w:spacing w:line="480" w:lineRule="auto"/>
              <w:jc w:val="both"/>
              <w:rPr>
                <w:rFonts w:ascii="Arial" w:hAnsi="Arial" w:cs="Arial"/>
                <w:sz w:val="24"/>
              </w:rPr>
            </w:pPr>
            <w:r w:rsidRPr="008E2EF4">
              <w:rPr>
                <w:rFonts w:ascii="Arial" w:hAnsi="Arial" w:cs="Arial"/>
                <w:sz w:val="24"/>
              </w:rPr>
              <w:t xml:space="preserve"> (randomized controlled trial 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pt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controlled clinical trial 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pt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randomized 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tiab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placebo 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tiab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 xml:space="preserve">] OR clinical trials as topic [mesh: 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noexp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randomly 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tiab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trial 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tiab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"longitudinal studies"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mh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“feasibility studies”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mh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 OR “pilot projects”[</w:t>
            </w:r>
            <w:proofErr w:type="spellStart"/>
            <w:r w:rsidRPr="008E2EF4">
              <w:rPr>
                <w:rFonts w:ascii="Arial" w:hAnsi="Arial" w:cs="Arial"/>
                <w:sz w:val="24"/>
              </w:rPr>
              <w:t>mh</w:t>
            </w:r>
            <w:proofErr w:type="spellEnd"/>
            <w:r w:rsidRPr="008E2EF4">
              <w:rPr>
                <w:rFonts w:ascii="Arial" w:hAnsi="Arial" w:cs="Arial"/>
                <w:sz w:val="24"/>
              </w:rPr>
              <w:t>])</w:t>
            </w:r>
          </w:p>
        </w:tc>
      </w:tr>
    </w:tbl>
    <w:p w14:paraId="4AA5D90D" w14:textId="77777777" w:rsidR="007A1EE2" w:rsidRDefault="007A1EE2" w:rsidP="007A1EE2">
      <w:pPr>
        <w:pStyle w:val="Beschriftung"/>
        <w:keepNext/>
        <w:rPr>
          <w:rFonts w:ascii="Arial" w:hAnsi="Arial" w:cs="Arial"/>
          <w:b/>
          <w:i w:val="0"/>
          <w:color w:val="auto"/>
          <w:sz w:val="24"/>
        </w:rPr>
        <w:sectPr w:rsidR="007A1EE2" w:rsidSect="00520B31">
          <w:pgSz w:w="12240" w:h="15840"/>
          <w:pgMar w:top="1418" w:right="1418" w:bottom="1134" w:left="1418" w:header="709" w:footer="709" w:gutter="0"/>
          <w:cols w:space="708"/>
          <w:docGrid w:linePitch="360"/>
        </w:sectPr>
      </w:pPr>
    </w:p>
    <w:tbl>
      <w:tblPr>
        <w:tblStyle w:val="Tabellenraster"/>
        <w:tblpPr w:leftFromText="180" w:rightFromText="180" w:horzAnchor="margin" w:tblpY="570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060"/>
        <w:gridCol w:w="1440"/>
        <w:gridCol w:w="1620"/>
        <w:gridCol w:w="2340"/>
        <w:gridCol w:w="2340"/>
        <w:gridCol w:w="2340"/>
      </w:tblGrid>
      <w:tr w:rsidR="007A1EE2" w:rsidRPr="0069398C" w14:paraId="3A03ACDE" w14:textId="77777777" w:rsidTr="00A90169">
        <w:tc>
          <w:tcPr>
            <w:tcW w:w="3060" w:type="dxa"/>
          </w:tcPr>
          <w:p w14:paraId="5784A921" w14:textId="77777777" w:rsidR="007A1EE2" w:rsidRPr="0069398C" w:rsidRDefault="007A1EE2" w:rsidP="00A90169">
            <w:pPr>
              <w:spacing w:before="60" w:after="6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0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75935ED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Selection bias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</w:tcPr>
          <w:p w14:paraId="54767DE4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Performance bias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</w:tcPr>
          <w:p w14:paraId="60C887E4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Attrition bias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</w:tcPr>
          <w:p w14:paraId="08121D88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Reporting bias</w:t>
            </w:r>
          </w:p>
        </w:tc>
      </w:tr>
      <w:tr w:rsidR="007A1EE2" w:rsidRPr="0069398C" w14:paraId="0139B763" w14:textId="77777777" w:rsidTr="00A90169">
        <w:tc>
          <w:tcPr>
            <w:tcW w:w="3060" w:type="dxa"/>
            <w:tcBorders>
              <w:bottom w:val="single" w:sz="4" w:space="0" w:color="auto"/>
            </w:tcBorders>
          </w:tcPr>
          <w:p w14:paraId="3A0B9EE9" w14:textId="77777777" w:rsidR="007A1EE2" w:rsidRPr="0069398C" w:rsidRDefault="007A1EE2" w:rsidP="00A90169">
            <w:pPr>
              <w:spacing w:before="60" w:after="6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6ADC1773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Sequence generation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187C8992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Allocation concealment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</w:tcPr>
          <w:p w14:paraId="7CB66400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Blinding of participants </w:t>
            </w:r>
            <w:r w:rsidRPr="0069398C">
              <w:rPr>
                <w:rFonts w:ascii="Arial" w:hAnsi="Arial" w:cs="Arial"/>
                <w:sz w:val="20"/>
                <w:szCs w:val="20"/>
              </w:rPr>
              <w:t>and personnel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</w:tcPr>
          <w:p w14:paraId="7C275C84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Incomplete outcome data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</w:tcPr>
          <w:p w14:paraId="0D15325C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Selective outcome reporting</w:t>
            </w:r>
          </w:p>
        </w:tc>
      </w:tr>
      <w:tr w:rsidR="007A1EE2" w:rsidRPr="0069398C" w14:paraId="246D6569" w14:textId="77777777" w:rsidTr="00A90169">
        <w:tc>
          <w:tcPr>
            <w:tcW w:w="13140" w:type="dxa"/>
            <w:gridSpan w:val="6"/>
            <w:tcBorders>
              <w:top w:val="single" w:sz="4" w:space="0" w:color="auto"/>
            </w:tcBorders>
          </w:tcPr>
          <w:p w14:paraId="1E3CFAC7" w14:textId="77777777" w:rsidR="007A1EE2" w:rsidRPr="00420E46" w:rsidRDefault="007A1EE2" w:rsidP="00A90169">
            <w:pPr>
              <w:spacing w:before="60" w:after="60"/>
              <w:rPr>
                <w:rFonts w:ascii="Arial" w:hAnsi="Arial" w:cs="Arial"/>
                <w:b/>
                <w:sz w:val="20"/>
                <w:szCs w:val="20"/>
              </w:rPr>
            </w:pPr>
            <w:proofErr w:type="spellStart"/>
            <w:r w:rsidRPr="00420E46">
              <w:rPr>
                <w:rFonts w:ascii="Arial" w:hAnsi="Arial" w:cs="Arial"/>
                <w:b/>
                <w:sz w:val="20"/>
                <w:szCs w:val="20"/>
              </w:rPr>
              <w:t>Randomi</w:t>
            </w:r>
            <w:r>
              <w:rPr>
                <w:rFonts w:ascii="Arial" w:hAnsi="Arial" w:cs="Arial"/>
                <w:b/>
                <w:sz w:val="20"/>
                <w:szCs w:val="20"/>
              </w:rPr>
              <w:t>s</w:t>
            </w:r>
            <w:r w:rsidRPr="00420E46">
              <w:rPr>
                <w:rFonts w:ascii="Arial" w:hAnsi="Arial" w:cs="Arial"/>
                <w:b/>
                <w:sz w:val="20"/>
                <w:szCs w:val="20"/>
              </w:rPr>
              <w:t>ed</w:t>
            </w:r>
            <w:proofErr w:type="spellEnd"/>
            <w:r w:rsidRPr="00420E46">
              <w:rPr>
                <w:rFonts w:ascii="Arial" w:hAnsi="Arial" w:cs="Arial"/>
                <w:b/>
                <w:sz w:val="20"/>
                <w:szCs w:val="20"/>
              </w:rPr>
              <w:t xml:space="preserve"> controlled trials</w:t>
            </w:r>
          </w:p>
        </w:tc>
      </w:tr>
      <w:tr w:rsidR="007A1EE2" w:rsidRPr="0069398C" w14:paraId="6CEE2B2E" w14:textId="77777777" w:rsidTr="00A90169">
        <w:tc>
          <w:tcPr>
            <w:tcW w:w="3060" w:type="dxa"/>
          </w:tcPr>
          <w:p w14:paraId="13D82635" w14:textId="17658BC4" w:rsidR="007A1EE2" w:rsidRPr="0069398C" w:rsidRDefault="007A1EE2" w:rsidP="003C45FA">
            <w:pPr>
              <w:spacing w:before="60" w:after="60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 xml:space="preserve">Burton et al. 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dXJ0b248L0F1dGhvcj48WWVhcj4yMDEzPC9ZZWFyPjxS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</w:fldData>
              </w:fldChar>
            </w:r>
            <w:r w:rsidR="003C45F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3C45F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dXJ0b248L0F1dGhvcj48WWVhcj4yMDEzPC9ZZWFyPjxS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</w:fldData>
              </w:fldChar>
            </w:r>
            <w:r w:rsidR="003C45F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3C45FA">
              <w:rPr>
                <w:rFonts w:ascii="Arial" w:hAnsi="Arial" w:cs="Arial"/>
                <w:sz w:val="20"/>
                <w:szCs w:val="20"/>
              </w:rPr>
            </w:r>
            <w:r w:rsidR="003C45FA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C45FA">
              <w:rPr>
                <w:rFonts w:ascii="Arial" w:hAnsi="Arial" w:cs="Arial"/>
                <w:noProof/>
                <w:sz w:val="20"/>
                <w:szCs w:val="20"/>
              </w:rPr>
              <w:t>[1, 2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440" w:type="dxa"/>
            <w:vAlign w:val="center"/>
          </w:tcPr>
          <w:p w14:paraId="663E6BCC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  <w:tc>
          <w:tcPr>
            <w:tcW w:w="1620" w:type="dxa"/>
            <w:vAlign w:val="center"/>
          </w:tcPr>
          <w:p w14:paraId="03BA5D92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  <w:tc>
          <w:tcPr>
            <w:tcW w:w="2340" w:type="dxa"/>
            <w:vAlign w:val="center"/>
          </w:tcPr>
          <w:p w14:paraId="1FA46DC7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  <w:tc>
          <w:tcPr>
            <w:tcW w:w="2340" w:type="dxa"/>
            <w:vAlign w:val="center"/>
          </w:tcPr>
          <w:p w14:paraId="02142691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  <w:tc>
          <w:tcPr>
            <w:tcW w:w="2340" w:type="dxa"/>
            <w:vAlign w:val="center"/>
          </w:tcPr>
          <w:p w14:paraId="5A182FC9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</w:tr>
      <w:tr w:rsidR="007A1EE2" w:rsidRPr="0069398C" w14:paraId="5B0116A2" w14:textId="77777777" w:rsidTr="00A90169">
        <w:tc>
          <w:tcPr>
            <w:tcW w:w="3060" w:type="dxa"/>
          </w:tcPr>
          <w:p w14:paraId="07FB698B" w14:textId="7C7C9623" w:rsidR="007A1EE2" w:rsidRPr="0069398C" w:rsidRDefault="007A1EE2" w:rsidP="003C45FA">
            <w:pPr>
              <w:spacing w:before="60" w:after="60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 xml:space="preserve">Clemson et al. 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C45F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lemson&lt;/Author&gt;&lt;Year&gt;2010&lt;/Year&gt;&lt;RecNum&gt;1002&lt;/RecNum&gt;&lt;DisplayText&gt;[3]&lt;/DisplayText&gt;&lt;record&gt;&lt;rec-number&gt;1002&lt;/rec-number&gt;&lt;foreign-keys&gt;&lt;key app="EN" db-id="zwar5drx82fx91exe2mx9pwu2tp5rs20rf50" timestamp="0"&gt;1002&lt;/key&gt;&lt;/foreign-keys&gt;&lt;ref-type name="Journal Article"&gt;17&lt;/ref-type&gt;&lt;contributors&gt;&lt;authors&gt;&lt;author&gt;Clemson, L.&lt;/author&gt;&lt;author&gt;Singh, M. F.&lt;/author&gt;&lt;author&gt;Bundy, A.&lt;/author&gt;&lt;author&gt;Cumming, R. G.&lt;/author&gt;&lt;author&gt;Weissel, E.&lt;/author&gt;&lt;author&gt;Munro, J.&lt;/author&gt;&lt;author&gt;Manollaras, K.&lt;/author&gt;&lt;author&gt;Black, D.&lt;/author&gt;&lt;/authors&gt;&lt;/contributors&gt;&lt;auth-address&gt;Faculty of Health Sciences, The University of Sydney, Lidcombe, New South Wales, Australia. L.Clemson@usyd.edu.au&lt;/auth-address&gt;&lt;titles&gt;&lt;title&gt;LiFE Pilot Study: A randomised trial of balance and strength training embedded in daily life activity to reduce falls in older adults&lt;/title&gt;&lt;secondary-title&gt;Aust Occup Ther J&lt;/secondary-title&gt;&lt;alt-title&gt;Australian occupational therapy journal&lt;/alt-title&gt;&lt;/titles&gt;&lt;pages&gt;42-50&lt;/pages&gt;&lt;volume&gt;57&lt;/volume&gt;&lt;number&gt;1&lt;/number&gt;&lt;edition&gt;2010/09/22&lt;/edition&gt;&lt;keywords&gt;&lt;keyword&gt;Accidental Falls/*prevention &amp;amp; control&lt;/keyword&gt;&lt;keyword&gt;*Activities of Daily Living&lt;/keyword&gt;&lt;keyword&gt;Aged&lt;/keyword&gt;&lt;keyword&gt;Aged, 80 and over&lt;/keyword&gt;&lt;keyword&gt;Feasibility Studies&lt;/keyword&gt;&lt;keyword&gt;Female&lt;/keyword&gt;&lt;keyword&gt;Humans&lt;/keyword&gt;&lt;keyword&gt;Male&lt;/keyword&gt;&lt;keyword&gt;New South Wales&lt;/keyword&gt;&lt;keyword&gt;Pilot Projects&lt;/keyword&gt;&lt;keyword&gt;Postural Balance/*physiology&lt;/keyword&gt;&lt;keyword&gt;*Resistance Training&lt;/keyword&gt;&lt;keyword&gt;Risk Assessment&lt;/keyword&gt;&lt;/keywords&gt;&lt;dates&gt;&lt;year&gt;2010&lt;/year&gt;&lt;pub-dates&gt;&lt;date&gt;Feb&lt;/date&gt;&lt;/pub-dates&gt;&lt;/dates&gt;&lt;isbn&gt;0045-0766&lt;/isbn&gt;&lt;accession-num&gt;20854564&lt;/accession-num&gt;&lt;urls&gt;&lt;/urls&gt;&lt;electronic-resource-num&gt;10.1111/j.1440-1630.2009.00848.x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C45FA">
              <w:rPr>
                <w:rFonts w:ascii="Arial" w:hAnsi="Arial" w:cs="Arial"/>
                <w:noProof/>
                <w:sz w:val="20"/>
                <w:szCs w:val="20"/>
              </w:rPr>
              <w:t>[3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440" w:type="dxa"/>
            <w:vAlign w:val="center"/>
          </w:tcPr>
          <w:p w14:paraId="530CA747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  <w:tc>
          <w:tcPr>
            <w:tcW w:w="1620" w:type="dxa"/>
            <w:vAlign w:val="center"/>
          </w:tcPr>
          <w:p w14:paraId="277A27F6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  <w:tc>
          <w:tcPr>
            <w:tcW w:w="2340" w:type="dxa"/>
            <w:vAlign w:val="center"/>
          </w:tcPr>
          <w:p w14:paraId="145BC1B1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  <w:tc>
          <w:tcPr>
            <w:tcW w:w="2340" w:type="dxa"/>
            <w:vAlign w:val="center"/>
          </w:tcPr>
          <w:p w14:paraId="1F22550E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  <w:tc>
          <w:tcPr>
            <w:tcW w:w="2340" w:type="dxa"/>
            <w:vAlign w:val="center"/>
          </w:tcPr>
          <w:p w14:paraId="0325C4F1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</w:tr>
      <w:tr w:rsidR="007A1EE2" w:rsidRPr="0069398C" w14:paraId="6C620305" w14:textId="77777777" w:rsidTr="00A90169">
        <w:tc>
          <w:tcPr>
            <w:tcW w:w="3060" w:type="dxa"/>
          </w:tcPr>
          <w:p w14:paraId="53CE30D3" w14:textId="291F223B" w:rsidR="007A1EE2" w:rsidRPr="0069398C" w:rsidRDefault="007A1EE2" w:rsidP="003C45FA">
            <w:pPr>
              <w:spacing w:before="60" w:after="60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 xml:space="preserve">Clemson et al. 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bGVtc29uPC9BdXRob3I+PFllYXI+MjAxMjwvWWVhcj48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</w:fldData>
              </w:fldChar>
            </w:r>
            <w:r w:rsidR="003C45F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3C45F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bGVtc29uPC9BdXRob3I+PFllYXI+MjAxMjwvWWVhcj48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</w:fldData>
              </w:fldChar>
            </w:r>
            <w:r w:rsidR="003C45F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3C45FA">
              <w:rPr>
                <w:rFonts w:ascii="Arial" w:hAnsi="Arial" w:cs="Arial"/>
                <w:sz w:val="20"/>
                <w:szCs w:val="20"/>
              </w:rPr>
            </w:r>
            <w:r w:rsidR="003C45FA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C45FA">
              <w:rPr>
                <w:rFonts w:ascii="Arial" w:hAnsi="Arial" w:cs="Arial"/>
                <w:noProof/>
                <w:sz w:val="20"/>
                <w:szCs w:val="20"/>
              </w:rPr>
              <w:t>[4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440" w:type="dxa"/>
            <w:vAlign w:val="center"/>
          </w:tcPr>
          <w:p w14:paraId="2833F5AE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  <w:tc>
          <w:tcPr>
            <w:tcW w:w="1620" w:type="dxa"/>
            <w:vAlign w:val="center"/>
          </w:tcPr>
          <w:p w14:paraId="6C64E4AE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  <w:tc>
          <w:tcPr>
            <w:tcW w:w="2340" w:type="dxa"/>
            <w:vAlign w:val="center"/>
          </w:tcPr>
          <w:p w14:paraId="75A5EA8F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  <w:tc>
          <w:tcPr>
            <w:tcW w:w="2340" w:type="dxa"/>
            <w:vAlign w:val="center"/>
          </w:tcPr>
          <w:p w14:paraId="792459D2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  <w:tc>
          <w:tcPr>
            <w:tcW w:w="2340" w:type="dxa"/>
            <w:vAlign w:val="center"/>
          </w:tcPr>
          <w:p w14:paraId="0296C075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</w:tr>
      <w:tr w:rsidR="007A1EE2" w:rsidRPr="0069398C" w14:paraId="56064BF3" w14:textId="77777777" w:rsidTr="00A90169">
        <w:tc>
          <w:tcPr>
            <w:tcW w:w="3060" w:type="dxa"/>
          </w:tcPr>
          <w:p w14:paraId="071AD1B4" w14:textId="37D2AE5F" w:rsidR="007A1EE2" w:rsidRPr="0069398C" w:rsidRDefault="007A1EE2" w:rsidP="003C45FA">
            <w:pPr>
              <w:spacing w:before="60" w:after="6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9398C">
              <w:rPr>
                <w:rFonts w:ascii="Arial" w:hAnsi="Arial" w:cs="Arial"/>
                <w:sz w:val="20"/>
                <w:szCs w:val="20"/>
              </w:rPr>
              <w:t>Grönstedt</w:t>
            </w:r>
            <w:proofErr w:type="spellEnd"/>
            <w:r w:rsidRPr="0069398C">
              <w:rPr>
                <w:rFonts w:ascii="Arial" w:hAnsi="Arial" w:cs="Arial"/>
                <w:sz w:val="20"/>
                <w:szCs w:val="20"/>
              </w:rPr>
              <w:t xml:space="preserve"> et al. 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csO2bnN0ZWR0PC9BdXRob3I+PFllYXI+MjAxMzwvWWVh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</w:fldData>
              </w:fldChar>
            </w:r>
            <w:r w:rsidR="003C45F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3C45F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csO2bnN0ZWR0PC9BdXRob3I+PFllYXI+MjAxMzwvWWVh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</w:fldData>
              </w:fldChar>
            </w:r>
            <w:r w:rsidR="003C45F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3C45FA">
              <w:rPr>
                <w:rFonts w:ascii="Arial" w:hAnsi="Arial" w:cs="Arial"/>
                <w:sz w:val="20"/>
                <w:szCs w:val="20"/>
              </w:rPr>
            </w:r>
            <w:r w:rsidR="003C45FA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C45FA">
              <w:rPr>
                <w:rFonts w:ascii="Arial" w:hAnsi="Arial" w:cs="Arial"/>
                <w:noProof/>
                <w:sz w:val="20"/>
                <w:szCs w:val="20"/>
              </w:rPr>
              <w:t>[5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440" w:type="dxa"/>
            <w:vAlign w:val="center"/>
          </w:tcPr>
          <w:p w14:paraId="2AEBACC0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  <w:tc>
          <w:tcPr>
            <w:tcW w:w="1620" w:type="dxa"/>
            <w:vAlign w:val="center"/>
          </w:tcPr>
          <w:p w14:paraId="2E4F0ABB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  <w:tc>
          <w:tcPr>
            <w:tcW w:w="2340" w:type="dxa"/>
            <w:vAlign w:val="center"/>
          </w:tcPr>
          <w:p w14:paraId="295B7EA1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●</w:t>
            </w:r>
          </w:p>
        </w:tc>
        <w:tc>
          <w:tcPr>
            <w:tcW w:w="2340" w:type="dxa"/>
            <w:vAlign w:val="center"/>
          </w:tcPr>
          <w:p w14:paraId="3615A009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  <w:tc>
          <w:tcPr>
            <w:tcW w:w="2340" w:type="dxa"/>
            <w:vAlign w:val="center"/>
          </w:tcPr>
          <w:p w14:paraId="76A93FED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</w:tr>
      <w:tr w:rsidR="007A1EE2" w:rsidRPr="0069398C" w14:paraId="403A1731" w14:textId="77777777" w:rsidTr="00A90169">
        <w:tc>
          <w:tcPr>
            <w:tcW w:w="3060" w:type="dxa"/>
          </w:tcPr>
          <w:p w14:paraId="4A9C95FF" w14:textId="44CE03DF" w:rsidR="007A1EE2" w:rsidRPr="0069398C" w:rsidRDefault="007A1EE2" w:rsidP="003C45FA">
            <w:pPr>
              <w:spacing w:before="60" w:after="6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9398C">
              <w:rPr>
                <w:rFonts w:ascii="Arial" w:hAnsi="Arial" w:cs="Arial"/>
                <w:sz w:val="20"/>
                <w:szCs w:val="20"/>
              </w:rPr>
              <w:t>Kerse</w:t>
            </w:r>
            <w:proofErr w:type="spellEnd"/>
            <w:r w:rsidRPr="0069398C">
              <w:rPr>
                <w:rFonts w:ascii="Arial" w:hAnsi="Arial" w:cs="Arial"/>
                <w:sz w:val="20"/>
                <w:szCs w:val="20"/>
              </w:rPr>
              <w:t xml:space="preserve"> et al. 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ZXJzZTwvQXV0aG9yPjxZZWFyPjIwMDg8L1llYXI+PFJl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</w:fldData>
              </w:fldChar>
            </w:r>
            <w:r w:rsidR="003C45F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3C45F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ZXJzZTwvQXV0aG9yPjxZZWFyPjIwMDg8L1llYXI+PFJl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</w:fldData>
              </w:fldChar>
            </w:r>
            <w:r w:rsidR="003C45F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3C45FA">
              <w:rPr>
                <w:rFonts w:ascii="Arial" w:hAnsi="Arial" w:cs="Arial"/>
                <w:sz w:val="20"/>
                <w:szCs w:val="20"/>
              </w:rPr>
            </w:r>
            <w:r w:rsidR="003C45FA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C45FA">
              <w:rPr>
                <w:rFonts w:ascii="Arial" w:hAnsi="Arial" w:cs="Arial"/>
                <w:noProof/>
                <w:sz w:val="20"/>
                <w:szCs w:val="20"/>
              </w:rPr>
              <w:t>[6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440" w:type="dxa"/>
            <w:vAlign w:val="center"/>
          </w:tcPr>
          <w:p w14:paraId="743346FA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  <w:tc>
          <w:tcPr>
            <w:tcW w:w="1620" w:type="dxa"/>
            <w:vAlign w:val="center"/>
          </w:tcPr>
          <w:p w14:paraId="6E36E1E0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  <w:tc>
          <w:tcPr>
            <w:tcW w:w="2340" w:type="dxa"/>
            <w:vAlign w:val="center"/>
          </w:tcPr>
          <w:p w14:paraId="4A842E5C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  <w:tc>
          <w:tcPr>
            <w:tcW w:w="2340" w:type="dxa"/>
            <w:vAlign w:val="center"/>
          </w:tcPr>
          <w:p w14:paraId="4BF34D1F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  <w:tc>
          <w:tcPr>
            <w:tcW w:w="2340" w:type="dxa"/>
            <w:vAlign w:val="center"/>
          </w:tcPr>
          <w:p w14:paraId="4FE285F6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</w:tr>
      <w:tr w:rsidR="007A1EE2" w:rsidRPr="0069398C" w14:paraId="42FA4D60" w14:textId="77777777" w:rsidTr="00A90169">
        <w:tc>
          <w:tcPr>
            <w:tcW w:w="3060" w:type="dxa"/>
          </w:tcPr>
          <w:p w14:paraId="0F989110" w14:textId="0667F4D8" w:rsidR="007A1EE2" w:rsidRPr="0069398C" w:rsidRDefault="007A1EE2" w:rsidP="003C45FA">
            <w:pPr>
              <w:spacing w:before="60" w:after="6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9398C">
              <w:rPr>
                <w:rFonts w:ascii="Arial" w:hAnsi="Arial" w:cs="Arial"/>
                <w:sz w:val="20"/>
                <w:szCs w:val="20"/>
              </w:rPr>
              <w:t>Peri</w:t>
            </w:r>
            <w:proofErr w:type="spellEnd"/>
            <w:r w:rsidRPr="0069398C">
              <w:rPr>
                <w:rFonts w:ascii="Arial" w:hAnsi="Arial" w:cs="Arial"/>
                <w:sz w:val="20"/>
                <w:szCs w:val="20"/>
              </w:rPr>
              <w:t xml:space="preserve"> et al. 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ZXJpPC9BdXRob3I+PFllYXI+MjAwODwvWWVhcj48UmVj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</w:fldData>
              </w:fldChar>
            </w:r>
            <w:r w:rsidR="003C45F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3C45F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ZXJpPC9BdXRob3I+PFllYXI+MjAwODwvWWVhcj48UmVj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</w:fldData>
              </w:fldChar>
            </w:r>
            <w:r w:rsidR="003C45F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3C45FA">
              <w:rPr>
                <w:rFonts w:ascii="Arial" w:hAnsi="Arial" w:cs="Arial"/>
                <w:sz w:val="20"/>
                <w:szCs w:val="20"/>
              </w:rPr>
            </w:r>
            <w:r w:rsidR="003C45FA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C45FA">
              <w:rPr>
                <w:rFonts w:ascii="Arial" w:hAnsi="Arial" w:cs="Arial"/>
                <w:noProof/>
                <w:sz w:val="20"/>
                <w:szCs w:val="20"/>
              </w:rPr>
              <w:t>[7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440" w:type="dxa"/>
            <w:vAlign w:val="center"/>
          </w:tcPr>
          <w:p w14:paraId="6B01D99E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  <w:tc>
          <w:tcPr>
            <w:tcW w:w="1620" w:type="dxa"/>
            <w:vAlign w:val="center"/>
          </w:tcPr>
          <w:p w14:paraId="41067530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  <w:tc>
          <w:tcPr>
            <w:tcW w:w="2340" w:type="dxa"/>
            <w:vAlign w:val="center"/>
          </w:tcPr>
          <w:p w14:paraId="2FCA96C5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●</w:t>
            </w:r>
          </w:p>
        </w:tc>
        <w:tc>
          <w:tcPr>
            <w:tcW w:w="2340" w:type="dxa"/>
            <w:vAlign w:val="center"/>
          </w:tcPr>
          <w:p w14:paraId="0A06BF5D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  <w:tc>
          <w:tcPr>
            <w:tcW w:w="2340" w:type="dxa"/>
            <w:vAlign w:val="center"/>
          </w:tcPr>
          <w:p w14:paraId="3FE80450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</w:tr>
      <w:tr w:rsidR="007A1EE2" w:rsidRPr="0069398C" w14:paraId="52128DA3" w14:textId="77777777" w:rsidTr="00A90169">
        <w:tc>
          <w:tcPr>
            <w:tcW w:w="13140" w:type="dxa"/>
            <w:gridSpan w:val="6"/>
          </w:tcPr>
          <w:p w14:paraId="17772D53" w14:textId="77777777" w:rsidR="007A1EE2" w:rsidRPr="00420E46" w:rsidRDefault="007A1EE2" w:rsidP="00A90169">
            <w:pPr>
              <w:spacing w:before="60" w:after="6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Non-</w:t>
            </w:r>
            <w:proofErr w:type="spellStart"/>
            <w:r>
              <w:rPr>
                <w:rFonts w:ascii="Arial" w:hAnsi="Arial" w:cs="Arial"/>
                <w:b/>
                <w:sz w:val="20"/>
                <w:szCs w:val="20"/>
              </w:rPr>
              <w:t>randomised</w:t>
            </w:r>
            <w:proofErr w:type="spellEnd"/>
            <w:r>
              <w:rPr>
                <w:rFonts w:ascii="Arial" w:hAnsi="Arial" w:cs="Arial"/>
                <w:b/>
                <w:sz w:val="20"/>
                <w:szCs w:val="20"/>
              </w:rPr>
              <w:t xml:space="preserve"> studies</w:t>
            </w:r>
          </w:p>
        </w:tc>
      </w:tr>
      <w:tr w:rsidR="007A1EE2" w:rsidRPr="0069398C" w14:paraId="72534B06" w14:textId="77777777" w:rsidTr="00A90169">
        <w:tc>
          <w:tcPr>
            <w:tcW w:w="3060" w:type="dxa"/>
          </w:tcPr>
          <w:p w14:paraId="2CD080CE" w14:textId="01E09025" w:rsidR="007A1EE2" w:rsidRDefault="007A1EE2" w:rsidP="003C45FA">
            <w:pPr>
              <w:spacing w:before="60" w:after="6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Burton et al. 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C45F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Burton&lt;/Author&gt;&lt;Year&gt;2014&lt;/Year&gt;&lt;RecNum&gt;5622&lt;/RecNum&gt;&lt;DisplayText&gt;[8]&lt;/DisplayText&gt;&lt;record&gt;&lt;rec-number&gt;5622&lt;/rec-number&gt;&lt;foreign-keys&gt;&lt;key app="EN" db-id="zwar5drx82fx91exe2mx9pwu2tp5rs20rf50" timestamp="0"&gt;5622&lt;/key&gt;&lt;/foreign-keys&gt;&lt;ref-type name="Journal Article"&gt;17&lt;/ref-type&gt;&lt;contributors&gt;&lt;authors&gt;&lt;author&gt;Burton, Elissa&lt;/author&gt;&lt;author&gt;Lewin, Gill&lt;/author&gt;&lt;author&gt;Clemson, Lindy&lt;/author&gt;&lt;/authors&gt;&lt;/contributors&gt;&lt;titles&gt;&lt;title&gt;Determining the feasiblity of a lifestyle activity program for inclusion in a restorative home care service: a pilot study&lt;/title&gt;&lt;secondary-title&gt;Activities, adaptation &amp;amp; aging&lt;/secondary-title&gt;&lt;/titles&gt;&lt;pages&gt;79-93&lt;/pages&gt;&lt;volume&gt;38&lt;/volume&gt;&lt;number&gt;2&lt;/number&gt;&lt;keywords&gt;&lt;keyword&gt;Betreutes Wohnen / Aktivierende Pflege / Körpertraining / Geriatrische&lt;/keyword&gt;&lt;keyword&gt;Rehabilitation / Lebensqualität / Alter Mensch / Australien / Stichprobe = 9&lt;/keyword&gt;&lt;keyword&gt;/ empirisch / Aufsatz / Forschungsbericht&lt;/keyword&gt;&lt;/keywords&gt;&lt;dates&gt;&lt;year&gt;2014&lt;/year&gt;&lt;/dates&gt;&lt;isbn&gt;0192-4788&lt;/isbn&gt;&lt;accession-num&gt;792510062&lt;/accession-num&gt;&lt;urls&gt;&lt;related-urls&gt;&lt;url&gt;https://vzlbs2.gbv.de:443/DB=41/PPNSET?PPN=792510062&lt;/url&gt;&lt;/related-urls&gt;&lt;/urls&gt;&lt;remote-database-name&gt;Deutsches Zentrum für Altersfragen, Berlin&lt;/remote-database-name&gt;&lt;remote-database-provider&gt;Gemeinsamer Bibliotheksverbund (GBV) / Verbundzentrale des GBV (VZG)&lt;/remote-database-provider&gt;&lt;language&gt;eng&lt;/language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C45FA">
              <w:rPr>
                <w:rFonts w:ascii="Arial" w:hAnsi="Arial" w:cs="Arial"/>
                <w:noProof/>
                <w:sz w:val="20"/>
                <w:szCs w:val="20"/>
              </w:rPr>
              <w:t>[8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440" w:type="dxa"/>
            <w:vAlign w:val="center"/>
          </w:tcPr>
          <w:p w14:paraId="55EA2977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  <w:lang w:val="de-DE"/>
              </w:rPr>
              <w:t>●</w:t>
            </w:r>
          </w:p>
        </w:tc>
        <w:tc>
          <w:tcPr>
            <w:tcW w:w="1620" w:type="dxa"/>
            <w:vAlign w:val="center"/>
          </w:tcPr>
          <w:p w14:paraId="134590C7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  <w:lang w:val="de-DE"/>
              </w:rPr>
              <w:t>●</w:t>
            </w:r>
          </w:p>
        </w:tc>
        <w:tc>
          <w:tcPr>
            <w:tcW w:w="2340" w:type="dxa"/>
            <w:vAlign w:val="center"/>
          </w:tcPr>
          <w:p w14:paraId="6ECFCDE6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  <w:lang w:val="de-DE"/>
              </w:rPr>
              <w:t>●</w:t>
            </w:r>
          </w:p>
        </w:tc>
        <w:tc>
          <w:tcPr>
            <w:tcW w:w="2340" w:type="dxa"/>
          </w:tcPr>
          <w:p w14:paraId="351AE5D2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44F5F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  <w:tc>
          <w:tcPr>
            <w:tcW w:w="2340" w:type="dxa"/>
          </w:tcPr>
          <w:p w14:paraId="63EF671A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36DEE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</w:tr>
      <w:tr w:rsidR="007A1EE2" w:rsidRPr="0069398C" w14:paraId="79A3415E" w14:textId="77777777" w:rsidTr="00A90169">
        <w:tc>
          <w:tcPr>
            <w:tcW w:w="3060" w:type="dxa"/>
          </w:tcPr>
          <w:p w14:paraId="00722BAE" w14:textId="0C590DDB" w:rsidR="007A1EE2" w:rsidRPr="0069398C" w:rsidRDefault="007A1EE2" w:rsidP="003C45FA">
            <w:pPr>
              <w:spacing w:before="60" w:after="6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Fleig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et al. 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C45F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Fleig&lt;/Author&gt;&lt;Year&gt;2016&lt;/Year&gt;&lt;RecNum&gt;5623&lt;/RecNum&gt;&lt;DisplayText&gt;[9]&lt;/DisplayText&gt;&lt;record&gt;&lt;rec-number&gt;5623&lt;/rec-number&gt;&lt;foreign-keys&gt;&lt;key app="EN" db-id="zwar5drx82fx91exe2mx9pwu2tp5rs20rf50" timestamp="1464761559"&gt;5623&lt;/key&gt;&lt;/foreign-keys&gt;&lt;ref-type name="Journal Article"&gt;17&lt;/ref-type&gt;&lt;contributors&gt;&lt;authors&gt;&lt;author&gt;Fleig, L.&lt;/author&gt;&lt;author&gt;McAllister, M.&lt;/author&gt;&lt;author&gt;Chen, P.&lt;/author&gt;&lt;author&gt;Iverson, J.&lt;/author&gt;&lt;author&gt;Milne, K.&lt;/author&gt;&lt;author&gt;McKay, H.&lt;/author&gt;&lt;author&gt;Clemson, L.&lt;/author&gt;&lt;author&gt;Ashe, M. C. &lt;/author&gt;&lt;/authors&gt;&lt;/contributors&gt;&lt;titles&gt;&lt;title&gt;Health behavior change theory meets fall prevention: feasibility of a habit-based and strength exercise intervention for older adults&lt;/title&gt;&lt;secondary-title&gt;Psychology of Sport and Exercise&lt;/secondary-title&gt;&lt;/titles&gt;&lt;periodical&gt;&lt;full-title&gt;Psychology of Sport and Exercise&lt;/full-title&gt;&lt;/periodical&gt;&lt;pages&gt;114-122&lt;/pages&gt;&lt;volume&gt;22&lt;/volume&gt;&lt;dates&gt;&lt;year&gt;2016&lt;/year&gt;&lt;/dates&gt;&lt;urls&gt;&lt;/urls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C45FA">
              <w:rPr>
                <w:rFonts w:ascii="Arial" w:hAnsi="Arial" w:cs="Arial"/>
                <w:noProof/>
                <w:sz w:val="20"/>
                <w:szCs w:val="20"/>
              </w:rPr>
              <w:t>[9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440" w:type="dxa"/>
            <w:vAlign w:val="center"/>
          </w:tcPr>
          <w:p w14:paraId="3702677C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940E7">
              <w:rPr>
                <w:rFonts w:ascii="Arial" w:hAnsi="Arial" w:cs="Arial"/>
                <w:sz w:val="20"/>
                <w:szCs w:val="20"/>
              </w:rPr>
              <w:t>●</w:t>
            </w:r>
          </w:p>
        </w:tc>
        <w:tc>
          <w:tcPr>
            <w:tcW w:w="1620" w:type="dxa"/>
            <w:vAlign w:val="center"/>
          </w:tcPr>
          <w:p w14:paraId="7248DF81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940E7">
              <w:rPr>
                <w:rFonts w:ascii="Arial" w:hAnsi="Arial" w:cs="Arial"/>
                <w:sz w:val="20"/>
                <w:szCs w:val="20"/>
              </w:rPr>
              <w:t>●</w:t>
            </w:r>
          </w:p>
        </w:tc>
        <w:tc>
          <w:tcPr>
            <w:tcW w:w="2340" w:type="dxa"/>
            <w:vAlign w:val="center"/>
          </w:tcPr>
          <w:p w14:paraId="70B34CE6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940E7">
              <w:rPr>
                <w:rFonts w:ascii="Arial" w:hAnsi="Arial" w:cs="Arial"/>
                <w:sz w:val="20"/>
                <w:szCs w:val="20"/>
              </w:rPr>
              <w:t>●</w:t>
            </w:r>
          </w:p>
        </w:tc>
        <w:tc>
          <w:tcPr>
            <w:tcW w:w="2340" w:type="dxa"/>
          </w:tcPr>
          <w:p w14:paraId="299A0945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44F5F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  <w:tc>
          <w:tcPr>
            <w:tcW w:w="2340" w:type="dxa"/>
          </w:tcPr>
          <w:p w14:paraId="15625D55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36DEE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</w:tr>
      <w:tr w:rsidR="007A1EE2" w:rsidRPr="0069398C" w14:paraId="3AB2FEC4" w14:textId="77777777" w:rsidTr="00A90169">
        <w:tc>
          <w:tcPr>
            <w:tcW w:w="3060" w:type="dxa"/>
          </w:tcPr>
          <w:p w14:paraId="070FBBE5" w14:textId="15747BB1" w:rsidR="007A1EE2" w:rsidRPr="0069398C" w:rsidRDefault="007A1EE2" w:rsidP="003C45FA">
            <w:pPr>
              <w:spacing w:before="60" w:after="6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Keay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et al. 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C45F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eay&lt;/Author&gt;&lt;Year&gt;2015&lt;/Year&gt;&lt;RecNum&gt;5718&lt;/RecNum&gt;&lt;DisplayText&gt;[10]&lt;/DisplayText&gt;&lt;record&gt;&lt;rec-number&gt;5718&lt;/rec-number&gt;&lt;foreign-keys&gt;&lt;key app="EN" db-id="zwar5drx82fx91exe2mx9pwu2tp5rs20rf50" timestamp="1488377812"&gt;5718&lt;/key&gt;&lt;/foreign-keys&gt;&lt;ref-type name="Journal Article"&gt;17&lt;/ref-type&gt;&lt;contributors&gt;&lt;authors&gt;&lt;author&gt;Keay, L.&lt;/author&gt;&lt;author&gt;Saich, F.&lt;/author&gt;&lt;author&gt;Clemson, L. &lt;/author&gt;&lt;author&gt;Middlemiss, L. &lt;/author&gt;&lt;author&gt;Johnson, J. &lt;/author&gt;&lt;author&gt;Tumanik, H. &lt;/author&gt;&lt;author&gt;Taylor, J. &lt;/author&gt;&lt;author&gt;Munro, J. &lt;/author&gt;&lt;author&gt;Borkowski, E. &lt;/author&gt;&lt;author&gt;Tinsley, F. &lt;/author&gt;&lt;/authors&gt;&lt;/contributors&gt;&lt;titles&gt;&lt;title&gt;Feasibility and acceptability of orientation and mobility instructors delivering the LiFE falls prevention program to older people with vision impairment&lt;/title&gt;&lt;secondary-title&gt;International Journal of Orientation &amp;amp; Mobility&lt;/secondary-title&gt;&lt;/titles&gt;&lt;periodical&gt;&lt;full-title&gt;International Journal of Orientation &amp;amp; Mobility&lt;/full-title&gt;&lt;/periodical&gt;&lt;pages&gt;22-33&lt;/pages&gt;&lt;volume&gt;7&lt;/volume&gt;&lt;number&gt;1&lt;/number&gt;&lt;dates&gt;&lt;year&gt;2015&lt;/year&gt;&lt;/dates&gt;&lt;urls&gt;&lt;/urls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C45FA">
              <w:rPr>
                <w:rFonts w:ascii="Arial" w:hAnsi="Arial" w:cs="Arial"/>
                <w:noProof/>
                <w:sz w:val="20"/>
                <w:szCs w:val="20"/>
              </w:rPr>
              <w:t>[10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440" w:type="dxa"/>
            <w:vAlign w:val="center"/>
          </w:tcPr>
          <w:p w14:paraId="01A806B4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76F99">
              <w:rPr>
                <w:rFonts w:ascii="Arial" w:hAnsi="Arial" w:cs="Arial"/>
                <w:sz w:val="20"/>
                <w:szCs w:val="20"/>
              </w:rPr>
              <w:t>●</w:t>
            </w:r>
          </w:p>
        </w:tc>
        <w:tc>
          <w:tcPr>
            <w:tcW w:w="1620" w:type="dxa"/>
            <w:vAlign w:val="center"/>
          </w:tcPr>
          <w:p w14:paraId="2615D7F2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76F99">
              <w:rPr>
                <w:rFonts w:ascii="Arial" w:hAnsi="Arial" w:cs="Arial"/>
                <w:sz w:val="20"/>
                <w:szCs w:val="20"/>
              </w:rPr>
              <w:t>●</w:t>
            </w:r>
          </w:p>
        </w:tc>
        <w:tc>
          <w:tcPr>
            <w:tcW w:w="2340" w:type="dxa"/>
            <w:vAlign w:val="center"/>
          </w:tcPr>
          <w:p w14:paraId="2F0A2D5E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76F99">
              <w:rPr>
                <w:rFonts w:ascii="Arial" w:hAnsi="Arial" w:cs="Arial"/>
                <w:sz w:val="20"/>
                <w:szCs w:val="20"/>
              </w:rPr>
              <w:t>●</w:t>
            </w:r>
          </w:p>
        </w:tc>
        <w:tc>
          <w:tcPr>
            <w:tcW w:w="2340" w:type="dxa"/>
          </w:tcPr>
          <w:p w14:paraId="347B34F2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44F5F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  <w:tc>
          <w:tcPr>
            <w:tcW w:w="2340" w:type="dxa"/>
          </w:tcPr>
          <w:p w14:paraId="75AAF62C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36DEE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</w:tr>
      <w:tr w:rsidR="007A1EE2" w:rsidRPr="0069398C" w14:paraId="4D32660E" w14:textId="77777777" w:rsidTr="00E021B5">
        <w:tc>
          <w:tcPr>
            <w:tcW w:w="3060" w:type="dxa"/>
            <w:tcBorders>
              <w:bottom w:val="single" w:sz="4" w:space="0" w:color="auto"/>
            </w:tcBorders>
          </w:tcPr>
          <w:p w14:paraId="7FE48256" w14:textId="1A0F5618" w:rsidR="007A1EE2" w:rsidRPr="0069398C" w:rsidRDefault="007A1EE2" w:rsidP="003C45FA">
            <w:pPr>
              <w:spacing w:before="60" w:after="60"/>
              <w:rPr>
                <w:rFonts w:ascii="Arial" w:hAnsi="Arial" w:cs="Arial"/>
                <w:sz w:val="20"/>
                <w:szCs w:val="20"/>
              </w:rPr>
            </w:pPr>
            <w:r w:rsidRPr="001C03AC">
              <w:rPr>
                <w:rFonts w:ascii="Arial" w:hAnsi="Arial" w:cs="Arial"/>
                <w:sz w:val="20"/>
                <w:szCs w:val="20"/>
                <w:lang w:val="de-DE"/>
              </w:rPr>
              <w:t xml:space="preserve">Opdenacker et al. </w:t>
            </w:r>
            <w:r>
              <w:rPr>
                <w:rFonts w:ascii="Arial" w:hAnsi="Arial" w:cs="Arial"/>
                <w:sz w:val="20"/>
                <w:szCs w:val="20"/>
                <w:lang w:val="de-DE"/>
              </w:rPr>
              <w:fldChar w:fldCharType="begin">
                <w:fldData xml:space="preserve">PEVuZE5vdGU+PENpdGU+PEF1dGhvcj5PcGRlbmFja2VyPC9BdXRob3I+PFllYXI+MjAwODwvWWVh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</w:fldData>
              </w:fldChar>
            </w:r>
            <w:r w:rsidR="003C45FA">
              <w:rPr>
                <w:rFonts w:ascii="Arial" w:hAnsi="Arial" w:cs="Arial"/>
                <w:sz w:val="20"/>
                <w:szCs w:val="20"/>
                <w:lang w:val="de-DE"/>
              </w:rPr>
              <w:instrText xml:space="preserve"> ADDIN EN.CITE </w:instrText>
            </w:r>
            <w:r w:rsidR="003C45FA">
              <w:rPr>
                <w:rFonts w:ascii="Arial" w:hAnsi="Arial" w:cs="Arial"/>
                <w:sz w:val="20"/>
                <w:szCs w:val="20"/>
                <w:lang w:val="de-DE"/>
              </w:rPr>
              <w:fldChar w:fldCharType="begin">
                <w:fldData xml:space="preserve">PEVuZE5vdGU+PENpdGU+PEF1dGhvcj5PcGRlbmFja2VyPC9BdXRob3I+PFllYXI+MjAwODwvWWVh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</w:fldData>
              </w:fldChar>
            </w:r>
            <w:r w:rsidR="003C45FA">
              <w:rPr>
                <w:rFonts w:ascii="Arial" w:hAnsi="Arial" w:cs="Arial"/>
                <w:sz w:val="20"/>
                <w:szCs w:val="20"/>
                <w:lang w:val="de-DE"/>
              </w:rPr>
              <w:instrText xml:space="preserve"> ADDIN EN.CITE.DATA </w:instrText>
            </w:r>
            <w:r w:rsidR="003C45FA">
              <w:rPr>
                <w:rFonts w:ascii="Arial" w:hAnsi="Arial" w:cs="Arial"/>
                <w:sz w:val="20"/>
                <w:szCs w:val="20"/>
                <w:lang w:val="de-DE"/>
              </w:rPr>
            </w:r>
            <w:r w:rsidR="003C45FA">
              <w:rPr>
                <w:rFonts w:ascii="Arial" w:hAnsi="Arial" w:cs="Arial"/>
                <w:sz w:val="20"/>
                <w:szCs w:val="20"/>
                <w:lang w:val="de-DE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  <w:lang w:val="de-DE"/>
              </w:rPr>
              <w:fldChar w:fldCharType="separate"/>
            </w:r>
            <w:r w:rsidR="003C45FA">
              <w:rPr>
                <w:rFonts w:ascii="Arial" w:hAnsi="Arial" w:cs="Arial"/>
                <w:noProof/>
                <w:sz w:val="20"/>
                <w:szCs w:val="20"/>
                <w:lang w:val="de-DE"/>
              </w:rPr>
              <w:t>[11-13]</w:t>
            </w:r>
            <w:r>
              <w:rPr>
                <w:rFonts w:ascii="Arial" w:hAnsi="Arial" w:cs="Arial"/>
                <w:sz w:val="20"/>
                <w:szCs w:val="20"/>
                <w:lang w:val="de-DE"/>
              </w:rPr>
              <w:fldChar w:fldCharType="end"/>
            </w:r>
            <w:r w:rsidRPr="001C03AC">
              <w:rPr>
                <w:rFonts w:ascii="Arial" w:hAnsi="Arial" w:cs="Arial"/>
                <w:sz w:val="20"/>
                <w:szCs w:val="20"/>
                <w:lang w:val="de-DE"/>
              </w:rPr>
              <w:t xml:space="preserve">; Van </w:t>
            </w:r>
            <w:proofErr w:type="spellStart"/>
            <w:r w:rsidRPr="001C03AC">
              <w:rPr>
                <w:rFonts w:ascii="Arial" w:hAnsi="Arial" w:cs="Arial"/>
                <w:sz w:val="20"/>
                <w:szCs w:val="20"/>
                <w:lang w:val="de-DE"/>
              </w:rPr>
              <w:t>Roie</w:t>
            </w:r>
            <w:proofErr w:type="spellEnd"/>
            <w:r w:rsidRPr="001C03AC">
              <w:rPr>
                <w:rFonts w:ascii="Arial" w:hAnsi="Arial" w:cs="Arial"/>
                <w:sz w:val="20"/>
                <w:szCs w:val="20"/>
                <w:lang w:val="de-DE"/>
              </w:rPr>
              <w:t xml:space="preserve"> et al. </w:t>
            </w:r>
            <w:r>
              <w:rPr>
                <w:rFonts w:ascii="Arial" w:hAnsi="Arial" w:cs="Arial"/>
                <w:sz w:val="20"/>
                <w:szCs w:val="20"/>
                <w:lang w:val="de-DE"/>
              </w:rPr>
              <w:fldChar w:fldCharType="begin"/>
            </w:r>
            <w:r w:rsidR="003C45FA">
              <w:rPr>
                <w:rFonts w:ascii="Arial" w:hAnsi="Arial" w:cs="Arial"/>
                <w:sz w:val="20"/>
                <w:szCs w:val="20"/>
                <w:lang w:val="de-DE"/>
              </w:rPr>
              <w:instrText xml:space="preserve"> ADDIN EN.CITE &lt;EndNote&gt;&lt;Cite&gt;&lt;Author&gt;Van Roie&lt;/Author&gt;&lt;Year&gt;2010&lt;/Year&gt;&lt;RecNum&gt;1028&lt;/RecNum&gt;&lt;DisplayText&gt;[14]&lt;/DisplayText&gt;&lt;record&gt;&lt;rec-number&gt;1028&lt;/rec-number&gt;&lt;foreign-keys&gt;&lt;key app="EN" db-id="zwar5drx82fx91exe2mx9pwu2tp5rs20rf50" timestamp="0"&gt;1028&lt;/key&gt;&lt;/foreign-keys&gt;&lt;ref-type name="Journal Article"&gt;17&lt;/ref-type&gt;&lt;contributors&gt;&lt;authors&gt;&lt;author&gt;Van Roie, E.&lt;/author&gt;&lt;author&gt;Delecluse, C.&lt;/author&gt;&lt;author&gt;Opdenacker, J.&lt;/author&gt;&lt;author&gt;De Bock, K.&lt;/author&gt;&lt;author&gt;Kennis, E.&lt;/author&gt;&lt;author&gt;Boen, F.&lt;/author&gt;&lt;/authors&gt;&lt;/contributors&gt;&lt;auth-address&gt;Dept. of Biomedical Kinesiology, Leuven Catholic University, Leuven, Belgium.&lt;/auth-address&gt;&lt;titles&gt;&lt;title&gt;Effectiveness of a lifestyle physical activity versus a structured exercise intervention in older adults&lt;/title&gt;&lt;secondary-title&gt;J Aging Phys Act&lt;/secondary-title&gt;&lt;alt-title&gt;Journal of aging and physical activity&lt;/alt-title&gt;&lt;/titles&gt;&lt;alt-periodical&gt;&lt;full-title&gt;Journal of Aging and Physical Activity&lt;/full-title&gt;&lt;/alt-periodical&gt;&lt;pages&gt;335-52&lt;/pages&gt;&lt;volume&gt;18&lt;/volume&gt;&lt;number&gt;3&lt;/number&gt;&lt;edition&gt;2010/07/24&lt;/edition&gt;&lt;keywords&gt;&lt;keyword&gt;Aged&lt;/keyword&gt;&lt;keyword&gt;Cardiovascular Diseases/*prevention &amp;amp; control&lt;/keyword&gt;&lt;keyword&gt;Cohort Studies&lt;/keyword&gt;&lt;keyword&gt;*Exercise&lt;/keyword&gt;&lt;keyword&gt;Exercise Tolerance&lt;/keyword&gt;&lt;keyword&gt;Female&lt;/keyword&gt;&lt;keyword&gt;*Home Care Services&lt;/keyword&gt;&lt;keyword&gt;Humans&lt;/keyword&gt;&lt;keyword&gt;*Life Style&lt;/keyword&gt;&lt;keyword&gt;Male&lt;/keyword&gt;&lt;keyword&gt;Middle Aged&lt;/keyword&gt;&lt;keyword&gt;Muscle Strength&lt;/keyword&gt;&lt;keyword&gt;Patient Compliance&lt;/keyword&gt;&lt;keyword&gt;Postural Balance&lt;/keyword&gt;&lt;keyword&gt;Risk Factors&lt;/keyword&gt;&lt;keyword&gt;Treatment Outcome&lt;/keyword&gt;&lt;/keywords&gt;&lt;dates&gt;&lt;year&gt;2010&lt;/year&gt;&lt;pub-dates&gt;&lt;date&gt;Jul&lt;/date&gt;&lt;/pub-dates&gt;&lt;/dates&gt;&lt;isbn&gt;1063-8652 (Print)&amp;#xD;1063-8652&lt;/isbn&gt;&lt;accession-num&gt;20651418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  <w:lang w:val="de-DE"/>
              </w:rPr>
              <w:fldChar w:fldCharType="separate"/>
            </w:r>
            <w:r w:rsidR="003C45FA">
              <w:rPr>
                <w:rFonts w:ascii="Arial" w:hAnsi="Arial" w:cs="Arial"/>
                <w:noProof/>
                <w:sz w:val="20"/>
                <w:szCs w:val="20"/>
                <w:lang w:val="de-DE"/>
              </w:rPr>
              <w:t>[14]</w:t>
            </w:r>
            <w:r>
              <w:rPr>
                <w:rFonts w:ascii="Arial" w:hAnsi="Arial" w:cs="Arial"/>
                <w:sz w:val="20"/>
                <w:szCs w:val="20"/>
                <w:lang w:val="de-DE"/>
              </w:rPr>
              <w:fldChar w:fldCharType="end"/>
            </w:r>
          </w:p>
        </w:tc>
        <w:tc>
          <w:tcPr>
            <w:tcW w:w="1440" w:type="dxa"/>
            <w:tcBorders>
              <w:bottom w:val="single" w:sz="4" w:space="0" w:color="auto"/>
            </w:tcBorders>
            <w:vAlign w:val="center"/>
          </w:tcPr>
          <w:p w14:paraId="7C6914F9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  <w:lang w:val="de-DE"/>
              </w:rPr>
              <w:t>●</w:t>
            </w:r>
          </w:p>
        </w:tc>
        <w:tc>
          <w:tcPr>
            <w:tcW w:w="1620" w:type="dxa"/>
            <w:tcBorders>
              <w:bottom w:val="single" w:sz="4" w:space="0" w:color="auto"/>
            </w:tcBorders>
            <w:vAlign w:val="center"/>
          </w:tcPr>
          <w:p w14:paraId="66569ED9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  <w:lang w:val="de-DE"/>
              </w:rPr>
              <w:t>●</w:t>
            </w:r>
          </w:p>
        </w:tc>
        <w:tc>
          <w:tcPr>
            <w:tcW w:w="2340" w:type="dxa"/>
            <w:tcBorders>
              <w:bottom w:val="single" w:sz="4" w:space="0" w:color="auto"/>
            </w:tcBorders>
            <w:vAlign w:val="center"/>
          </w:tcPr>
          <w:p w14:paraId="2418D78E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  <w:tc>
          <w:tcPr>
            <w:tcW w:w="2340" w:type="dxa"/>
            <w:tcBorders>
              <w:bottom w:val="single" w:sz="4" w:space="0" w:color="auto"/>
            </w:tcBorders>
            <w:vAlign w:val="center"/>
          </w:tcPr>
          <w:p w14:paraId="68122B90" w14:textId="77777777" w:rsidR="007A1EE2" w:rsidRPr="0069398C" w:rsidRDefault="007A1EE2" w:rsidP="00A90169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  <w:tc>
          <w:tcPr>
            <w:tcW w:w="2340" w:type="dxa"/>
            <w:tcBorders>
              <w:bottom w:val="single" w:sz="4" w:space="0" w:color="auto"/>
            </w:tcBorders>
            <w:vAlign w:val="center"/>
          </w:tcPr>
          <w:p w14:paraId="1C1E305F" w14:textId="7BBBFF5C" w:rsidR="007A1EE2" w:rsidRPr="0069398C" w:rsidRDefault="007A1EE2" w:rsidP="00E021B5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98C">
              <w:rPr>
                <w:rFonts w:ascii="Arial" w:hAnsi="Arial" w:cs="Arial"/>
                <w:sz w:val="20"/>
                <w:szCs w:val="20"/>
              </w:rPr>
              <w:t>○</w:t>
            </w:r>
          </w:p>
        </w:tc>
      </w:tr>
    </w:tbl>
    <w:p w14:paraId="2182141C" w14:textId="77777777" w:rsidR="007A1EE2" w:rsidRPr="00CF6FE4" w:rsidRDefault="007A1EE2" w:rsidP="007A1EE2">
      <w:pPr>
        <w:pStyle w:val="Beschriftung"/>
        <w:keepNext/>
        <w:rPr>
          <w:rFonts w:ascii="Arial" w:hAnsi="Arial" w:cs="Arial"/>
          <w:i w:val="0"/>
          <w:color w:val="auto"/>
          <w:sz w:val="20"/>
        </w:rPr>
      </w:pPr>
      <w:proofErr w:type="spellStart"/>
      <w:r>
        <w:rPr>
          <w:rFonts w:ascii="Arial" w:hAnsi="Arial" w:cs="Arial"/>
          <w:b/>
          <w:i w:val="0"/>
          <w:color w:val="auto"/>
          <w:sz w:val="24"/>
        </w:rPr>
        <w:t>SupplementaryTable</w:t>
      </w:r>
      <w:proofErr w:type="spellEnd"/>
      <w:r>
        <w:rPr>
          <w:rFonts w:ascii="Arial" w:hAnsi="Arial" w:cs="Arial"/>
          <w:b/>
          <w:i w:val="0"/>
          <w:color w:val="auto"/>
          <w:sz w:val="24"/>
        </w:rPr>
        <w:t xml:space="preserve"> S2. </w:t>
      </w:r>
      <w:r w:rsidRPr="00076F99">
        <w:rPr>
          <w:rFonts w:ascii="Arial" w:hAnsi="Arial" w:cs="Arial"/>
          <w:i w:val="0"/>
          <w:color w:val="auto"/>
          <w:sz w:val="24"/>
        </w:rPr>
        <w:t>Assessment</w:t>
      </w:r>
      <w:r>
        <w:rPr>
          <w:rFonts w:ascii="Arial" w:hAnsi="Arial" w:cs="Arial"/>
          <w:b/>
          <w:i w:val="0"/>
          <w:color w:val="auto"/>
          <w:sz w:val="24"/>
        </w:rPr>
        <w:t xml:space="preserve"> </w:t>
      </w:r>
      <w:r>
        <w:rPr>
          <w:rFonts w:ascii="Arial" w:hAnsi="Arial" w:cs="Arial"/>
          <w:i w:val="0"/>
          <w:color w:val="auto"/>
          <w:sz w:val="24"/>
        </w:rPr>
        <w:t>of risk of bias of included studies</w:t>
      </w:r>
    </w:p>
    <w:p w14:paraId="164A34AA" w14:textId="77777777" w:rsidR="007A1EE2" w:rsidRPr="00A940E7" w:rsidRDefault="007A1EE2" w:rsidP="007A1EE2">
      <w:pPr>
        <w:rPr>
          <w:i/>
        </w:rPr>
      </w:pPr>
    </w:p>
    <w:p w14:paraId="4F406148" w14:textId="77777777" w:rsidR="003C45FA" w:rsidRDefault="003C45FA" w:rsidP="007A1EE2">
      <w:pPr>
        <w:pStyle w:val="Beschriftung"/>
        <w:spacing w:line="480" w:lineRule="auto"/>
        <w:rPr>
          <w:rFonts w:ascii="Arial" w:hAnsi="Arial" w:cs="Arial"/>
          <w:sz w:val="24"/>
        </w:rPr>
      </w:pPr>
    </w:p>
    <w:p w14:paraId="1B665B4A" w14:textId="77777777" w:rsidR="003C45FA" w:rsidRDefault="003C45FA">
      <w:pPr>
        <w:rPr>
          <w:rFonts w:ascii="Arial" w:eastAsiaTheme="majorEastAsia" w:hAnsi="Arial" w:cstheme="majorBidi"/>
          <w:b/>
          <w:color w:val="000000" w:themeColor="text1"/>
          <w:sz w:val="28"/>
          <w:szCs w:val="32"/>
        </w:rPr>
      </w:pPr>
      <w:r>
        <w:br w:type="page"/>
      </w:r>
    </w:p>
    <w:p w14:paraId="16831889" w14:textId="41CE1E1F" w:rsidR="003C45FA" w:rsidRPr="003C45FA" w:rsidRDefault="003C45FA" w:rsidP="003C45FA">
      <w:pPr>
        <w:pStyle w:val="berschrift1"/>
      </w:pPr>
      <w:bookmarkStart w:id="0" w:name="_GoBack"/>
      <w:bookmarkEnd w:id="0"/>
      <w:r w:rsidRPr="003C45FA">
        <w:lastRenderedPageBreak/>
        <w:t>References</w:t>
      </w:r>
    </w:p>
    <w:p w14:paraId="3870BD8F" w14:textId="77777777" w:rsidR="003C45FA" w:rsidRPr="003C45FA" w:rsidRDefault="003C45FA" w:rsidP="003C45FA">
      <w:pPr>
        <w:pStyle w:val="EndNoteBibliography"/>
        <w:spacing w:after="0"/>
        <w:ind w:left="720" w:hanging="720"/>
      </w:pPr>
      <w:r>
        <w:rPr>
          <w:rFonts w:ascii="Arial" w:hAnsi="Arial" w:cs="Arial"/>
          <w:sz w:val="24"/>
        </w:rPr>
        <w:fldChar w:fldCharType="begin"/>
      </w:r>
      <w:r>
        <w:rPr>
          <w:rFonts w:ascii="Arial" w:hAnsi="Arial" w:cs="Arial"/>
          <w:sz w:val="24"/>
        </w:rPr>
        <w:instrText xml:space="preserve"> ADDIN EN.REFLIST </w:instrText>
      </w:r>
      <w:r>
        <w:rPr>
          <w:rFonts w:ascii="Arial" w:hAnsi="Arial" w:cs="Arial"/>
          <w:sz w:val="24"/>
        </w:rPr>
        <w:fldChar w:fldCharType="separate"/>
      </w:r>
      <w:r w:rsidRPr="003C45FA">
        <w:t>1.</w:t>
      </w:r>
      <w:r w:rsidRPr="003C45FA">
        <w:tab/>
        <w:t xml:space="preserve">Burton, E., et al., </w:t>
      </w:r>
      <w:r w:rsidRPr="003C45FA">
        <w:rPr>
          <w:i/>
        </w:rPr>
        <w:t>Effectiveness of a lifestyle exercise program for older people receiving a restorative home care service: a pragmatic randomized controlled trial.</w:t>
      </w:r>
      <w:r w:rsidRPr="003C45FA">
        <w:t xml:space="preserve"> Clin Interv Aging, 2013. </w:t>
      </w:r>
      <w:r w:rsidRPr="003C45FA">
        <w:rPr>
          <w:b/>
        </w:rPr>
        <w:t>8</w:t>
      </w:r>
      <w:r w:rsidRPr="003C45FA">
        <w:t>: p. 1591-601.</w:t>
      </w:r>
    </w:p>
    <w:p w14:paraId="7ACC195E" w14:textId="77777777" w:rsidR="003C45FA" w:rsidRPr="003C45FA" w:rsidRDefault="003C45FA" w:rsidP="003C45FA">
      <w:pPr>
        <w:pStyle w:val="EndNoteBibliography"/>
        <w:spacing w:after="0"/>
        <w:ind w:left="720" w:hanging="720"/>
      </w:pPr>
      <w:r w:rsidRPr="003C45FA">
        <w:t>2.</w:t>
      </w:r>
      <w:r w:rsidRPr="003C45FA">
        <w:tab/>
        <w:t xml:space="preserve">Burton, E., et al., </w:t>
      </w:r>
      <w:r w:rsidRPr="003C45FA">
        <w:rPr>
          <w:i/>
        </w:rPr>
        <w:t>Long-term benefits of a lifestyle exercise program for older people receiving a restorative home care service: a pragmatic randomized controlled trial.</w:t>
      </w:r>
      <w:r w:rsidRPr="003C45FA">
        <w:t xml:space="preserve"> Healthy Aging &amp; Clinical Care in the Elderly, 2014. </w:t>
      </w:r>
      <w:r w:rsidRPr="003C45FA">
        <w:rPr>
          <w:b/>
        </w:rPr>
        <w:t>6</w:t>
      </w:r>
      <w:r w:rsidRPr="003C45FA">
        <w:t>: p. 1-9.</w:t>
      </w:r>
    </w:p>
    <w:p w14:paraId="0739CED2" w14:textId="77777777" w:rsidR="003C45FA" w:rsidRPr="003C45FA" w:rsidRDefault="003C45FA" w:rsidP="003C45FA">
      <w:pPr>
        <w:pStyle w:val="EndNoteBibliography"/>
        <w:spacing w:after="0"/>
        <w:ind w:left="720" w:hanging="720"/>
      </w:pPr>
      <w:r w:rsidRPr="003C45FA">
        <w:t>3.</w:t>
      </w:r>
      <w:r w:rsidRPr="003C45FA">
        <w:tab/>
        <w:t xml:space="preserve">Clemson, L., et al., </w:t>
      </w:r>
      <w:r w:rsidRPr="003C45FA">
        <w:rPr>
          <w:i/>
        </w:rPr>
        <w:t>LiFE Pilot Study: A randomised trial of balance and strength training embedded in daily life activity to reduce falls in older adults.</w:t>
      </w:r>
      <w:r w:rsidRPr="003C45FA">
        <w:t xml:space="preserve"> Aust Occup Ther J, 2010. </w:t>
      </w:r>
      <w:r w:rsidRPr="003C45FA">
        <w:rPr>
          <w:b/>
        </w:rPr>
        <w:t>57</w:t>
      </w:r>
      <w:r w:rsidRPr="003C45FA">
        <w:t>(1): p. 42-50.</w:t>
      </w:r>
    </w:p>
    <w:p w14:paraId="408C4330" w14:textId="77777777" w:rsidR="003C45FA" w:rsidRPr="003C45FA" w:rsidRDefault="003C45FA" w:rsidP="003C45FA">
      <w:pPr>
        <w:pStyle w:val="EndNoteBibliography"/>
        <w:spacing w:after="0"/>
        <w:ind w:left="720" w:hanging="720"/>
      </w:pPr>
      <w:r w:rsidRPr="003C45FA">
        <w:t>4.</w:t>
      </w:r>
      <w:r w:rsidRPr="003C45FA">
        <w:tab/>
        <w:t xml:space="preserve">Clemson, L., et al., </w:t>
      </w:r>
      <w:r w:rsidRPr="003C45FA">
        <w:rPr>
          <w:i/>
        </w:rPr>
        <w:t>Integration of balance and strength training into daily life activity to reduce rate of falls in older people (the LiFE study): randomised parallel trial.</w:t>
      </w:r>
      <w:r w:rsidRPr="003C45FA">
        <w:t xml:space="preserve"> Bmj, 2012. </w:t>
      </w:r>
      <w:r w:rsidRPr="003C45FA">
        <w:rPr>
          <w:b/>
        </w:rPr>
        <w:t>345</w:t>
      </w:r>
      <w:r w:rsidRPr="003C45FA">
        <w:t>: p. e4547.</w:t>
      </w:r>
    </w:p>
    <w:p w14:paraId="7D7021AC" w14:textId="77777777" w:rsidR="003C45FA" w:rsidRPr="003C45FA" w:rsidRDefault="003C45FA" w:rsidP="003C45FA">
      <w:pPr>
        <w:pStyle w:val="EndNoteBibliography"/>
        <w:spacing w:after="0"/>
        <w:ind w:left="720" w:hanging="720"/>
      </w:pPr>
      <w:r w:rsidRPr="003C45FA">
        <w:t>5.</w:t>
      </w:r>
      <w:r w:rsidRPr="003C45FA">
        <w:tab/>
        <w:t xml:space="preserve">Grönstedt, H., et al., </w:t>
      </w:r>
      <w:r w:rsidRPr="003C45FA">
        <w:rPr>
          <w:i/>
        </w:rPr>
        <w:t>Effects of individually tailored physical and daily activities in nursing home residents on activities of daily living, physical performance and physical activity level: a randomized controlled trial.</w:t>
      </w:r>
      <w:r w:rsidRPr="003C45FA">
        <w:t xml:space="preserve"> Gerontology, 2013. </w:t>
      </w:r>
      <w:r w:rsidRPr="003C45FA">
        <w:rPr>
          <w:b/>
        </w:rPr>
        <w:t>59</w:t>
      </w:r>
      <w:r w:rsidRPr="003C45FA">
        <w:t>(3): p. 220-9.</w:t>
      </w:r>
    </w:p>
    <w:p w14:paraId="33B59552" w14:textId="77777777" w:rsidR="003C45FA" w:rsidRPr="003C45FA" w:rsidRDefault="003C45FA" w:rsidP="003C45FA">
      <w:pPr>
        <w:pStyle w:val="EndNoteBibliography"/>
        <w:spacing w:after="0"/>
        <w:ind w:left="720" w:hanging="720"/>
      </w:pPr>
      <w:r w:rsidRPr="003C45FA">
        <w:t>6.</w:t>
      </w:r>
      <w:r w:rsidRPr="003C45FA">
        <w:tab/>
        <w:t xml:space="preserve">Kerse, N., et al., </w:t>
      </w:r>
      <w:r w:rsidRPr="003C45FA">
        <w:rPr>
          <w:i/>
        </w:rPr>
        <w:t>Does a functional activity programme improve function, quality of life, and falls for residents in long term care? Cluster randomised controlled trial.</w:t>
      </w:r>
      <w:r w:rsidRPr="003C45FA">
        <w:t xml:space="preserve"> Bmj, 2008. </w:t>
      </w:r>
      <w:r w:rsidRPr="003C45FA">
        <w:rPr>
          <w:b/>
        </w:rPr>
        <w:t>337</w:t>
      </w:r>
      <w:r w:rsidRPr="003C45FA">
        <w:t>: p. a1445.</w:t>
      </w:r>
    </w:p>
    <w:p w14:paraId="6147FF8D" w14:textId="77777777" w:rsidR="003C45FA" w:rsidRPr="003C45FA" w:rsidRDefault="003C45FA" w:rsidP="003C45FA">
      <w:pPr>
        <w:pStyle w:val="EndNoteBibliography"/>
        <w:spacing w:after="0"/>
        <w:ind w:left="720" w:hanging="720"/>
      </w:pPr>
      <w:r w:rsidRPr="003C45FA">
        <w:t>7.</w:t>
      </w:r>
      <w:r w:rsidRPr="003C45FA">
        <w:tab/>
        <w:t xml:space="preserve">Peri, K., et al., </w:t>
      </w:r>
      <w:r w:rsidRPr="003C45FA">
        <w:rPr>
          <w:i/>
        </w:rPr>
        <w:t>Does functionally based activity make a difference to health status and mobility? A randomised controlled trial in residential care facilities (The Promoting Independent Living Study; PILS).</w:t>
      </w:r>
      <w:r w:rsidRPr="003C45FA">
        <w:t xml:space="preserve"> Age Ageing, 2008. </w:t>
      </w:r>
      <w:r w:rsidRPr="003C45FA">
        <w:rPr>
          <w:b/>
        </w:rPr>
        <w:t>37</w:t>
      </w:r>
      <w:r w:rsidRPr="003C45FA">
        <w:t>(1): p. 57-63.</w:t>
      </w:r>
    </w:p>
    <w:p w14:paraId="50A9617A" w14:textId="77777777" w:rsidR="003C45FA" w:rsidRPr="003C45FA" w:rsidRDefault="003C45FA" w:rsidP="003C45FA">
      <w:pPr>
        <w:pStyle w:val="EndNoteBibliography"/>
        <w:spacing w:after="0"/>
        <w:ind w:left="720" w:hanging="720"/>
      </w:pPr>
      <w:r w:rsidRPr="003C45FA">
        <w:t>8.</w:t>
      </w:r>
      <w:r w:rsidRPr="003C45FA">
        <w:tab/>
        <w:t xml:space="preserve">Burton, E., G. Lewin, and L. Clemson, </w:t>
      </w:r>
      <w:r w:rsidRPr="003C45FA">
        <w:rPr>
          <w:i/>
        </w:rPr>
        <w:t>Determining the feasiblity of a lifestyle activity program for inclusion in a restorative home care service: a pilot study.</w:t>
      </w:r>
      <w:r w:rsidRPr="003C45FA">
        <w:t xml:space="preserve"> Activities, adaptation &amp; aging, 2014. </w:t>
      </w:r>
      <w:r w:rsidRPr="003C45FA">
        <w:rPr>
          <w:b/>
        </w:rPr>
        <w:t>38</w:t>
      </w:r>
      <w:r w:rsidRPr="003C45FA">
        <w:t>(2): p. 79-93.</w:t>
      </w:r>
    </w:p>
    <w:p w14:paraId="55DD2FFF" w14:textId="77777777" w:rsidR="003C45FA" w:rsidRPr="003C45FA" w:rsidRDefault="003C45FA" w:rsidP="003C45FA">
      <w:pPr>
        <w:pStyle w:val="EndNoteBibliography"/>
        <w:spacing w:after="0"/>
        <w:ind w:left="720" w:hanging="720"/>
      </w:pPr>
      <w:r w:rsidRPr="003C45FA">
        <w:t>9.</w:t>
      </w:r>
      <w:r w:rsidRPr="003C45FA">
        <w:tab/>
        <w:t xml:space="preserve">Fleig, L., et al., </w:t>
      </w:r>
      <w:r w:rsidRPr="003C45FA">
        <w:rPr>
          <w:i/>
        </w:rPr>
        <w:t>Health behavior change theory meets fall prevention: feasibility of a habit-based and strength exercise intervention for older adults.</w:t>
      </w:r>
      <w:r w:rsidRPr="003C45FA">
        <w:t xml:space="preserve"> Psychology of Sport and Exercise, 2016. </w:t>
      </w:r>
      <w:r w:rsidRPr="003C45FA">
        <w:rPr>
          <w:b/>
        </w:rPr>
        <w:t>22</w:t>
      </w:r>
      <w:r w:rsidRPr="003C45FA">
        <w:t>: p. 114-122.</w:t>
      </w:r>
    </w:p>
    <w:p w14:paraId="65A6BF79" w14:textId="77777777" w:rsidR="003C45FA" w:rsidRPr="003C45FA" w:rsidRDefault="003C45FA" w:rsidP="003C45FA">
      <w:pPr>
        <w:pStyle w:val="EndNoteBibliography"/>
        <w:spacing w:after="0"/>
        <w:ind w:left="720" w:hanging="720"/>
      </w:pPr>
      <w:r w:rsidRPr="003C45FA">
        <w:t>10.</w:t>
      </w:r>
      <w:r w:rsidRPr="003C45FA">
        <w:tab/>
        <w:t xml:space="preserve">Keay, L., et al., </w:t>
      </w:r>
      <w:r w:rsidRPr="003C45FA">
        <w:rPr>
          <w:i/>
        </w:rPr>
        <w:t>Feasibility and acceptability of orientation and mobility instructors delivering the LiFE falls prevention program to older people with vision impairment.</w:t>
      </w:r>
      <w:r w:rsidRPr="003C45FA">
        <w:t xml:space="preserve"> International Journal of Orientation &amp; Mobility, 2015. </w:t>
      </w:r>
      <w:r w:rsidRPr="003C45FA">
        <w:rPr>
          <w:b/>
        </w:rPr>
        <w:t>7</w:t>
      </w:r>
      <w:r w:rsidRPr="003C45FA">
        <w:t>(1): p. 22-33.</w:t>
      </w:r>
    </w:p>
    <w:p w14:paraId="646E9F14" w14:textId="77777777" w:rsidR="003C45FA" w:rsidRPr="003C45FA" w:rsidRDefault="003C45FA" w:rsidP="003C45FA">
      <w:pPr>
        <w:pStyle w:val="EndNoteBibliography"/>
        <w:spacing w:after="0"/>
        <w:ind w:left="720" w:hanging="720"/>
      </w:pPr>
      <w:r w:rsidRPr="003C45FA">
        <w:t>11.</w:t>
      </w:r>
      <w:r w:rsidRPr="003C45FA">
        <w:tab/>
        <w:t xml:space="preserve">Opdenacker, J., et al., </w:t>
      </w:r>
      <w:r w:rsidRPr="003C45FA">
        <w:rPr>
          <w:i/>
        </w:rPr>
        <w:t>Effectiveness of a lifestyle intervention and a structured exercise intervention in older adults.</w:t>
      </w:r>
      <w:r w:rsidRPr="003C45FA">
        <w:t xml:space="preserve"> Prev Med, 2008. </w:t>
      </w:r>
      <w:r w:rsidRPr="003C45FA">
        <w:rPr>
          <w:b/>
        </w:rPr>
        <w:t>46</w:t>
      </w:r>
      <w:r w:rsidRPr="003C45FA">
        <w:t>(6): p. 518-24.</w:t>
      </w:r>
    </w:p>
    <w:p w14:paraId="692FCBE4" w14:textId="77777777" w:rsidR="003C45FA" w:rsidRPr="003C45FA" w:rsidRDefault="003C45FA" w:rsidP="003C45FA">
      <w:pPr>
        <w:pStyle w:val="EndNoteBibliography"/>
        <w:spacing w:after="0"/>
        <w:ind w:left="720" w:hanging="720"/>
      </w:pPr>
      <w:r w:rsidRPr="003C45FA">
        <w:t>12.</w:t>
      </w:r>
      <w:r w:rsidRPr="003C45FA">
        <w:tab/>
        <w:t xml:space="preserve">Opdenacker, J., C. Delecluse, and F. Boen, </w:t>
      </w:r>
      <w:r w:rsidRPr="003C45FA">
        <w:rPr>
          <w:i/>
        </w:rPr>
        <w:t>The longitudinal effects of a lifestyle physical activity intervention and a structured exercise intervention on physical self-perceptions and self-esteem in older adults.</w:t>
      </w:r>
      <w:r w:rsidRPr="003C45FA">
        <w:t xml:space="preserve"> J Sport Exerc Psychol, 2009. </w:t>
      </w:r>
      <w:r w:rsidRPr="003C45FA">
        <w:rPr>
          <w:b/>
        </w:rPr>
        <w:t>31</w:t>
      </w:r>
      <w:r w:rsidRPr="003C45FA">
        <w:t>(6): p. 743-60.</w:t>
      </w:r>
    </w:p>
    <w:p w14:paraId="44CE3E93" w14:textId="77777777" w:rsidR="003C45FA" w:rsidRPr="003C45FA" w:rsidRDefault="003C45FA" w:rsidP="003C45FA">
      <w:pPr>
        <w:pStyle w:val="EndNoteBibliography"/>
        <w:spacing w:after="0"/>
        <w:ind w:left="720" w:hanging="720"/>
      </w:pPr>
      <w:r w:rsidRPr="003C45FA">
        <w:t>13.</w:t>
      </w:r>
      <w:r w:rsidRPr="003C45FA">
        <w:tab/>
        <w:t xml:space="preserve">Opdenacker, J., C. Delecluse, and F. Boen, </w:t>
      </w:r>
      <w:r w:rsidRPr="003C45FA">
        <w:rPr>
          <w:i/>
        </w:rPr>
        <w:t>A 2-year follow-up of a lifestyle physical activity versus a structured exercise intervention in older adults.</w:t>
      </w:r>
      <w:r w:rsidRPr="003C45FA">
        <w:t xml:space="preserve"> J Am Geriatr Soc, 2011. </w:t>
      </w:r>
      <w:r w:rsidRPr="003C45FA">
        <w:rPr>
          <w:b/>
        </w:rPr>
        <w:t>59</w:t>
      </w:r>
      <w:r w:rsidRPr="003C45FA">
        <w:t>(9): p. 1602-11.</w:t>
      </w:r>
    </w:p>
    <w:p w14:paraId="317D5472" w14:textId="77777777" w:rsidR="003C45FA" w:rsidRPr="003C45FA" w:rsidRDefault="003C45FA" w:rsidP="003C45FA">
      <w:pPr>
        <w:pStyle w:val="EndNoteBibliography"/>
        <w:ind w:left="720" w:hanging="720"/>
      </w:pPr>
      <w:r w:rsidRPr="003C45FA">
        <w:t>14.</w:t>
      </w:r>
      <w:r w:rsidRPr="003C45FA">
        <w:tab/>
        <w:t xml:space="preserve">Van Roie, E., et al., </w:t>
      </w:r>
      <w:r w:rsidRPr="003C45FA">
        <w:rPr>
          <w:i/>
        </w:rPr>
        <w:t>Effectiveness of a lifestyle physical activity versus a structured exercise intervention in older adults.</w:t>
      </w:r>
      <w:r w:rsidRPr="003C45FA">
        <w:t xml:space="preserve"> J Aging Phys Act, 2010. </w:t>
      </w:r>
      <w:r w:rsidRPr="003C45FA">
        <w:rPr>
          <w:b/>
        </w:rPr>
        <w:t>18</w:t>
      </w:r>
      <w:r w:rsidRPr="003C45FA">
        <w:t>(3): p. 335-52.</w:t>
      </w:r>
    </w:p>
    <w:p w14:paraId="0998883F" w14:textId="3743721B" w:rsidR="00164F4C" w:rsidRPr="007A1EE2" w:rsidRDefault="003C45FA" w:rsidP="007A1EE2">
      <w:pPr>
        <w:pStyle w:val="Beschriftung"/>
        <w:spacing w:line="480" w:lineRule="auto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fldChar w:fldCharType="end"/>
      </w:r>
    </w:p>
    <w:sectPr w:rsidR="00164F4C" w:rsidRPr="007A1EE2" w:rsidSect="007A1EE2">
      <w:headerReference w:type="default" r:id="rId7"/>
      <w:pgSz w:w="15840" w:h="12240" w:orient="landscape"/>
      <w:pgMar w:top="1418" w:right="1418" w:bottom="1418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6390E79" w14:textId="77777777" w:rsidR="00C03C21" w:rsidRDefault="00C03C21" w:rsidP="003067F8">
      <w:pPr>
        <w:spacing w:after="0" w:line="240" w:lineRule="auto"/>
      </w:pPr>
      <w:r>
        <w:separator/>
      </w:r>
    </w:p>
  </w:endnote>
  <w:endnote w:type="continuationSeparator" w:id="0">
    <w:p w14:paraId="0E13875C" w14:textId="77777777" w:rsidR="00C03C21" w:rsidRDefault="00C03C21" w:rsidP="003067F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inion Pro">
    <w:altName w:val="Cambria Math"/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3D051D2" w14:textId="77777777" w:rsidR="00C03C21" w:rsidRDefault="00C03C21" w:rsidP="003067F8">
      <w:pPr>
        <w:spacing w:after="0" w:line="240" w:lineRule="auto"/>
      </w:pPr>
      <w:r>
        <w:separator/>
      </w:r>
    </w:p>
  </w:footnote>
  <w:footnote w:type="continuationSeparator" w:id="0">
    <w:p w14:paraId="3FAFC300" w14:textId="77777777" w:rsidR="00C03C21" w:rsidRDefault="00C03C21" w:rsidP="003067F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FF3AA1F" w14:textId="77777777" w:rsidR="00A90169" w:rsidRDefault="00A90169">
    <w:pPr>
      <w:pStyle w:val="Kopfzeile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CC4ECD"/>
    <w:rsid w:val="00000CC9"/>
    <w:rsid w:val="00003243"/>
    <w:rsid w:val="000041AA"/>
    <w:rsid w:val="000041E3"/>
    <w:rsid w:val="00005914"/>
    <w:rsid w:val="00011CB4"/>
    <w:rsid w:val="0001235A"/>
    <w:rsid w:val="00012D24"/>
    <w:rsid w:val="00012D3C"/>
    <w:rsid w:val="00015A7F"/>
    <w:rsid w:val="00016F14"/>
    <w:rsid w:val="0001767B"/>
    <w:rsid w:val="00017D0F"/>
    <w:rsid w:val="00020815"/>
    <w:rsid w:val="00020C2C"/>
    <w:rsid w:val="00020E2C"/>
    <w:rsid w:val="0002177A"/>
    <w:rsid w:val="00023372"/>
    <w:rsid w:val="00023B4C"/>
    <w:rsid w:val="00025580"/>
    <w:rsid w:val="00027E26"/>
    <w:rsid w:val="00031F0E"/>
    <w:rsid w:val="00032240"/>
    <w:rsid w:val="0003226A"/>
    <w:rsid w:val="000334BF"/>
    <w:rsid w:val="000339A2"/>
    <w:rsid w:val="000343C4"/>
    <w:rsid w:val="00034500"/>
    <w:rsid w:val="00034B2D"/>
    <w:rsid w:val="00035EE0"/>
    <w:rsid w:val="000368DC"/>
    <w:rsid w:val="000373AD"/>
    <w:rsid w:val="0003769B"/>
    <w:rsid w:val="000406D5"/>
    <w:rsid w:val="000415AA"/>
    <w:rsid w:val="000440AF"/>
    <w:rsid w:val="00044330"/>
    <w:rsid w:val="00044379"/>
    <w:rsid w:val="00050014"/>
    <w:rsid w:val="00050927"/>
    <w:rsid w:val="00051549"/>
    <w:rsid w:val="000529D7"/>
    <w:rsid w:val="00053288"/>
    <w:rsid w:val="000534A7"/>
    <w:rsid w:val="00055787"/>
    <w:rsid w:val="00057E69"/>
    <w:rsid w:val="000603DC"/>
    <w:rsid w:val="00060F2D"/>
    <w:rsid w:val="00061074"/>
    <w:rsid w:val="000611EF"/>
    <w:rsid w:val="0006159A"/>
    <w:rsid w:val="00061AEE"/>
    <w:rsid w:val="00063D48"/>
    <w:rsid w:val="0006537D"/>
    <w:rsid w:val="00066A93"/>
    <w:rsid w:val="00067F44"/>
    <w:rsid w:val="0007125E"/>
    <w:rsid w:val="0007301D"/>
    <w:rsid w:val="0007306D"/>
    <w:rsid w:val="0007337F"/>
    <w:rsid w:val="00075CDB"/>
    <w:rsid w:val="000769EF"/>
    <w:rsid w:val="0007749A"/>
    <w:rsid w:val="000779BE"/>
    <w:rsid w:val="00077A9C"/>
    <w:rsid w:val="00077ACF"/>
    <w:rsid w:val="000803DC"/>
    <w:rsid w:val="000815E2"/>
    <w:rsid w:val="000822F1"/>
    <w:rsid w:val="000823E7"/>
    <w:rsid w:val="00082DE9"/>
    <w:rsid w:val="000830E4"/>
    <w:rsid w:val="0008348C"/>
    <w:rsid w:val="00083C8F"/>
    <w:rsid w:val="00083FF3"/>
    <w:rsid w:val="0008438D"/>
    <w:rsid w:val="00084B58"/>
    <w:rsid w:val="000869E8"/>
    <w:rsid w:val="00087631"/>
    <w:rsid w:val="00090EC0"/>
    <w:rsid w:val="00091912"/>
    <w:rsid w:val="00092E8F"/>
    <w:rsid w:val="00093184"/>
    <w:rsid w:val="000934EC"/>
    <w:rsid w:val="00093A6A"/>
    <w:rsid w:val="00094BA2"/>
    <w:rsid w:val="00094C61"/>
    <w:rsid w:val="000963A1"/>
    <w:rsid w:val="000965A4"/>
    <w:rsid w:val="00096E79"/>
    <w:rsid w:val="000A2682"/>
    <w:rsid w:val="000A2E2B"/>
    <w:rsid w:val="000A2FE3"/>
    <w:rsid w:val="000A384A"/>
    <w:rsid w:val="000A3A2B"/>
    <w:rsid w:val="000A7CBB"/>
    <w:rsid w:val="000A7FAF"/>
    <w:rsid w:val="000B0846"/>
    <w:rsid w:val="000B28D1"/>
    <w:rsid w:val="000B29F2"/>
    <w:rsid w:val="000B3652"/>
    <w:rsid w:val="000B3DF3"/>
    <w:rsid w:val="000B41E8"/>
    <w:rsid w:val="000B440C"/>
    <w:rsid w:val="000B4F96"/>
    <w:rsid w:val="000B513D"/>
    <w:rsid w:val="000B5BE7"/>
    <w:rsid w:val="000B6852"/>
    <w:rsid w:val="000B6C6D"/>
    <w:rsid w:val="000B7B1A"/>
    <w:rsid w:val="000C198F"/>
    <w:rsid w:val="000C292D"/>
    <w:rsid w:val="000C3C8B"/>
    <w:rsid w:val="000C3CE4"/>
    <w:rsid w:val="000C3F94"/>
    <w:rsid w:val="000C4288"/>
    <w:rsid w:val="000C4CDA"/>
    <w:rsid w:val="000C523E"/>
    <w:rsid w:val="000C5364"/>
    <w:rsid w:val="000C71C1"/>
    <w:rsid w:val="000C7A46"/>
    <w:rsid w:val="000D1051"/>
    <w:rsid w:val="000D1C3B"/>
    <w:rsid w:val="000D26F1"/>
    <w:rsid w:val="000D27A5"/>
    <w:rsid w:val="000D49D7"/>
    <w:rsid w:val="000D5BD1"/>
    <w:rsid w:val="000D5CF4"/>
    <w:rsid w:val="000D5D55"/>
    <w:rsid w:val="000D6747"/>
    <w:rsid w:val="000D7229"/>
    <w:rsid w:val="000D7937"/>
    <w:rsid w:val="000D7DCE"/>
    <w:rsid w:val="000D7DE3"/>
    <w:rsid w:val="000E156A"/>
    <w:rsid w:val="000E1573"/>
    <w:rsid w:val="000E19DB"/>
    <w:rsid w:val="000E2339"/>
    <w:rsid w:val="000E28FA"/>
    <w:rsid w:val="000E2F58"/>
    <w:rsid w:val="000E35A8"/>
    <w:rsid w:val="000E4491"/>
    <w:rsid w:val="000E4585"/>
    <w:rsid w:val="000E4F6B"/>
    <w:rsid w:val="000E5062"/>
    <w:rsid w:val="000E534C"/>
    <w:rsid w:val="000E7632"/>
    <w:rsid w:val="000F0C1F"/>
    <w:rsid w:val="000F13F5"/>
    <w:rsid w:val="000F1E2C"/>
    <w:rsid w:val="000F2305"/>
    <w:rsid w:val="000F2EB5"/>
    <w:rsid w:val="000F3E0D"/>
    <w:rsid w:val="000F4461"/>
    <w:rsid w:val="000F4F83"/>
    <w:rsid w:val="000F5B66"/>
    <w:rsid w:val="000F6C64"/>
    <w:rsid w:val="000F7B20"/>
    <w:rsid w:val="001009AD"/>
    <w:rsid w:val="00100E8E"/>
    <w:rsid w:val="00102770"/>
    <w:rsid w:val="00102888"/>
    <w:rsid w:val="00102B45"/>
    <w:rsid w:val="00103E2C"/>
    <w:rsid w:val="0010400C"/>
    <w:rsid w:val="00105281"/>
    <w:rsid w:val="00105335"/>
    <w:rsid w:val="001061C4"/>
    <w:rsid w:val="001066DA"/>
    <w:rsid w:val="00106782"/>
    <w:rsid w:val="0010714C"/>
    <w:rsid w:val="00107236"/>
    <w:rsid w:val="00107627"/>
    <w:rsid w:val="00107FD6"/>
    <w:rsid w:val="00110520"/>
    <w:rsid w:val="00110AF8"/>
    <w:rsid w:val="00110CC2"/>
    <w:rsid w:val="0011151B"/>
    <w:rsid w:val="00111894"/>
    <w:rsid w:val="0011350E"/>
    <w:rsid w:val="00113879"/>
    <w:rsid w:val="00113911"/>
    <w:rsid w:val="001153CE"/>
    <w:rsid w:val="00117482"/>
    <w:rsid w:val="00117B88"/>
    <w:rsid w:val="00117C55"/>
    <w:rsid w:val="00121563"/>
    <w:rsid w:val="00123AD9"/>
    <w:rsid w:val="00126A5E"/>
    <w:rsid w:val="00126AA1"/>
    <w:rsid w:val="00126DB6"/>
    <w:rsid w:val="0012714F"/>
    <w:rsid w:val="001275F4"/>
    <w:rsid w:val="001278CF"/>
    <w:rsid w:val="00127BE8"/>
    <w:rsid w:val="00127C09"/>
    <w:rsid w:val="00127D48"/>
    <w:rsid w:val="001300D5"/>
    <w:rsid w:val="00133EDF"/>
    <w:rsid w:val="00134BA2"/>
    <w:rsid w:val="00135481"/>
    <w:rsid w:val="0013595B"/>
    <w:rsid w:val="00136230"/>
    <w:rsid w:val="001367CC"/>
    <w:rsid w:val="00140E93"/>
    <w:rsid w:val="00142EB1"/>
    <w:rsid w:val="00143655"/>
    <w:rsid w:val="001441C7"/>
    <w:rsid w:val="001447D5"/>
    <w:rsid w:val="001447F2"/>
    <w:rsid w:val="00147949"/>
    <w:rsid w:val="00150230"/>
    <w:rsid w:val="00151387"/>
    <w:rsid w:val="00153694"/>
    <w:rsid w:val="001538AE"/>
    <w:rsid w:val="00153A56"/>
    <w:rsid w:val="00153E16"/>
    <w:rsid w:val="0015463B"/>
    <w:rsid w:val="00155186"/>
    <w:rsid w:val="00155BFD"/>
    <w:rsid w:val="00156563"/>
    <w:rsid w:val="00157609"/>
    <w:rsid w:val="00157975"/>
    <w:rsid w:val="00157E56"/>
    <w:rsid w:val="00160125"/>
    <w:rsid w:val="0016212E"/>
    <w:rsid w:val="0016261B"/>
    <w:rsid w:val="0016288D"/>
    <w:rsid w:val="001629E4"/>
    <w:rsid w:val="00164816"/>
    <w:rsid w:val="00164F4C"/>
    <w:rsid w:val="00165A72"/>
    <w:rsid w:val="00165C47"/>
    <w:rsid w:val="0016716E"/>
    <w:rsid w:val="00167966"/>
    <w:rsid w:val="00167C0D"/>
    <w:rsid w:val="00172C47"/>
    <w:rsid w:val="00173A35"/>
    <w:rsid w:val="001759A6"/>
    <w:rsid w:val="00175A20"/>
    <w:rsid w:val="00175B41"/>
    <w:rsid w:val="00175B79"/>
    <w:rsid w:val="00176DB3"/>
    <w:rsid w:val="00177438"/>
    <w:rsid w:val="0017789B"/>
    <w:rsid w:val="00177996"/>
    <w:rsid w:val="00180763"/>
    <w:rsid w:val="00180954"/>
    <w:rsid w:val="00180E84"/>
    <w:rsid w:val="00181CA3"/>
    <w:rsid w:val="00181FCA"/>
    <w:rsid w:val="001834BE"/>
    <w:rsid w:val="0018399A"/>
    <w:rsid w:val="00184DC9"/>
    <w:rsid w:val="00184E1F"/>
    <w:rsid w:val="00185B00"/>
    <w:rsid w:val="00185B62"/>
    <w:rsid w:val="00186113"/>
    <w:rsid w:val="001861C1"/>
    <w:rsid w:val="00186714"/>
    <w:rsid w:val="00192DF3"/>
    <w:rsid w:val="00195B42"/>
    <w:rsid w:val="001960A6"/>
    <w:rsid w:val="001A0BE9"/>
    <w:rsid w:val="001A102D"/>
    <w:rsid w:val="001A17F5"/>
    <w:rsid w:val="001A1D59"/>
    <w:rsid w:val="001A1F03"/>
    <w:rsid w:val="001A2080"/>
    <w:rsid w:val="001A212D"/>
    <w:rsid w:val="001A22D0"/>
    <w:rsid w:val="001A2A00"/>
    <w:rsid w:val="001A338D"/>
    <w:rsid w:val="001A3D90"/>
    <w:rsid w:val="001A44AD"/>
    <w:rsid w:val="001A466D"/>
    <w:rsid w:val="001A4BAD"/>
    <w:rsid w:val="001A5215"/>
    <w:rsid w:val="001A6D5D"/>
    <w:rsid w:val="001A7A02"/>
    <w:rsid w:val="001B17C2"/>
    <w:rsid w:val="001B1950"/>
    <w:rsid w:val="001B2B85"/>
    <w:rsid w:val="001B4753"/>
    <w:rsid w:val="001B4B9F"/>
    <w:rsid w:val="001B56D2"/>
    <w:rsid w:val="001B7133"/>
    <w:rsid w:val="001B7E8F"/>
    <w:rsid w:val="001C03AC"/>
    <w:rsid w:val="001C04BE"/>
    <w:rsid w:val="001C0D18"/>
    <w:rsid w:val="001C1486"/>
    <w:rsid w:val="001C19F0"/>
    <w:rsid w:val="001C1FCC"/>
    <w:rsid w:val="001C242C"/>
    <w:rsid w:val="001C348B"/>
    <w:rsid w:val="001C5D04"/>
    <w:rsid w:val="001C5D8E"/>
    <w:rsid w:val="001C6DC5"/>
    <w:rsid w:val="001D0008"/>
    <w:rsid w:val="001D08DE"/>
    <w:rsid w:val="001D1305"/>
    <w:rsid w:val="001D2D31"/>
    <w:rsid w:val="001D31D8"/>
    <w:rsid w:val="001D32CB"/>
    <w:rsid w:val="001D3725"/>
    <w:rsid w:val="001D51E5"/>
    <w:rsid w:val="001D5C83"/>
    <w:rsid w:val="001D6216"/>
    <w:rsid w:val="001D638D"/>
    <w:rsid w:val="001D6F43"/>
    <w:rsid w:val="001D7BAE"/>
    <w:rsid w:val="001D7CE1"/>
    <w:rsid w:val="001E0D69"/>
    <w:rsid w:val="001E1646"/>
    <w:rsid w:val="001E24BF"/>
    <w:rsid w:val="001E24E2"/>
    <w:rsid w:val="001E2B50"/>
    <w:rsid w:val="001E3E88"/>
    <w:rsid w:val="001E5324"/>
    <w:rsid w:val="001E599D"/>
    <w:rsid w:val="001E5F5C"/>
    <w:rsid w:val="001E6ABA"/>
    <w:rsid w:val="001F030B"/>
    <w:rsid w:val="001F20BF"/>
    <w:rsid w:val="001F2C5F"/>
    <w:rsid w:val="001F5301"/>
    <w:rsid w:val="001F56CC"/>
    <w:rsid w:val="001F6EED"/>
    <w:rsid w:val="00200316"/>
    <w:rsid w:val="002019CC"/>
    <w:rsid w:val="002020A8"/>
    <w:rsid w:val="0020225E"/>
    <w:rsid w:val="0020264E"/>
    <w:rsid w:val="002029F9"/>
    <w:rsid w:val="0020426A"/>
    <w:rsid w:val="002043D7"/>
    <w:rsid w:val="00205455"/>
    <w:rsid w:val="002054B7"/>
    <w:rsid w:val="00205B5E"/>
    <w:rsid w:val="0020677B"/>
    <w:rsid w:val="0020692F"/>
    <w:rsid w:val="0021026F"/>
    <w:rsid w:val="00211106"/>
    <w:rsid w:val="0021237C"/>
    <w:rsid w:val="002127A0"/>
    <w:rsid w:val="00212F3E"/>
    <w:rsid w:val="00213198"/>
    <w:rsid w:val="00213483"/>
    <w:rsid w:val="00213863"/>
    <w:rsid w:val="00214137"/>
    <w:rsid w:val="0021479B"/>
    <w:rsid w:val="002149EA"/>
    <w:rsid w:val="00214B17"/>
    <w:rsid w:val="002169B6"/>
    <w:rsid w:val="00216E89"/>
    <w:rsid w:val="0021712F"/>
    <w:rsid w:val="00217D4E"/>
    <w:rsid w:val="00217E49"/>
    <w:rsid w:val="002203F4"/>
    <w:rsid w:val="002206CF"/>
    <w:rsid w:val="00220D5B"/>
    <w:rsid w:val="00220E1B"/>
    <w:rsid w:val="00221BD3"/>
    <w:rsid w:val="00221CE1"/>
    <w:rsid w:val="00221F82"/>
    <w:rsid w:val="00222A5E"/>
    <w:rsid w:val="00223F69"/>
    <w:rsid w:val="002256CD"/>
    <w:rsid w:val="0022680D"/>
    <w:rsid w:val="002271C8"/>
    <w:rsid w:val="00227873"/>
    <w:rsid w:val="002300EC"/>
    <w:rsid w:val="00230477"/>
    <w:rsid w:val="00230F1C"/>
    <w:rsid w:val="00231819"/>
    <w:rsid w:val="002318E3"/>
    <w:rsid w:val="00231988"/>
    <w:rsid w:val="00231DE3"/>
    <w:rsid w:val="002320B2"/>
    <w:rsid w:val="00232CCB"/>
    <w:rsid w:val="00233368"/>
    <w:rsid w:val="00233401"/>
    <w:rsid w:val="002337C0"/>
    <w:rsid w:val="00233A36"/>
    <w:rsid w:val="00233F06"/>
    <w:rsid w:val="002345C3"/>
    <w:rsid w:val="0023608E"/>
    <w:rsid w:val="00236E97"/>
    <w:rsid w:val="00236F6D"/>
    <w:rsid w:val="00237047"/>
    <w:rsid w:val="002372E6"/>
    <w:rsid w:val="00237730"/>
    <w:rsid w:val="00237D9B"/>
    <w:rsid w:val="00237E72"/>
    <w:rsid w:val="00240598"/>
    <w:rsid w:val="00241CAB"/>
    <w:rsid w:val="002422ED"/>
    <w:rsid w:val="00243497"/>
    <w:rsid w:val="00243C79"/>
    <w:rsid w:val="00243CF5"/>
    <w:rsid w:val="00243F7A"/>
    <w:rsid w:val="00244175"/>
    <w:rsid w:val="002453F8"/>
    <w:rsid w:val="00245BDF"/>
    <w:rsid w:val="00245F57"/>
    <w:rsid w:val="00246A6D"/>
    <w:rsid w:val="002508E2"/>
    <w:rsid w:val="00251216"/>
    <w:rsid w:val="002532EB"/>
    <w:rsid w:val="00253961"/>
    <w:rsid w:val="00254D99"/>
    <w:rsid w:val="00255DAF"/>
    <w:rsid w:val="0025629F"/>
    <w:rsid w:val="002568F0"/>
    <w:rsid w:val="00257087"/>
    <w:rsid w:val="00257DDA"/>
    <w:rsid w:val="00260795"/>
    <w:rsid w:val="00260BB9"/>
    <w:rsid w:val="0026223B"/>
    <w:rsid w:val="00262498"/>
    <w:rsid w:val="00262709"/>
    <w:rsid w:val="00262B37"/>
    <w:rsid w:val="00262E37"/>
    <w:rsid w:val="002631AE"/>
    <w:rsid w:val="00263394"/>
    <w:rsid w:val="00264722"/>
    <w:rsid w:val="00265BE0"/>
    <w:rsid w:val="002664DD"/>
    <w:rsid w:val="002664EF"/>
    <w:rsid w:val="002668C8"/>
    <w:rsid w:val="00266ED4"/>
    <w:rsid w:val="00267ED2"/>
    <w:rsid w:val="00271842"/>
    <w:rsid w:val="00272C3D"/>
    <w:rsid w:val="002739F1"/>
    <w:rsid w:val="002770A7"/>
    <w:rsid w:val="002779D6"/>
    <w:rsid w:val="00277FFA"/>
    <w:rsid w:val="00280B10"/>
    <w:rsid w:val="00280EA0"/>
    <w:rsid w:val="00280F82"/>
    <w:rsid w:val="002815FE"/>
    <w:rsid w:val="0028200E"/>
    <w:rsid w:val="00283214"/>
    <w:rsid w:val="002833DD"/>
    <w:rsid w:val="0028343F"/>
    <w:rsid w:val="002834D7"/>
    <w:rsid w:val="00284998"/>
    <w:rsid w:val="00284C16"/>
    <w:rsid w:val="00284D91"/>
    <w:rsid w:val="00284DAD"/>
    <w:rsid w:val="00285BE8"/>
    <w:rsid w:val="0028628B"/>
    <w:rsid w:val="00287BEE"/>
    <w:rsid w:val="00287C15"/>
    <w:rsid w:val="0029005B"/>
    <w:rsid w:val="00292498"/>
    <w:rsid w:val="00292CFD"/>
    <w:rsid w:val="00293076"/>
    <w:rsid w:val="00293D6F"/>
    <w:rsid w:val="00293FEA"/>
    <w:rsid w:val="00295656"/>
    <w:rsid w:val="00295F96"/>
    <w:rsid w:val="00296904"/>
    <w:rsid w:val="002975F9"/>
    <w:rsid w:val="002A095C"/>
    <w:rsid w:val="002A112D"/>
    <w:rsid w:val="002A1F86"/>
    <w:rsid w:val="002A2EFD"/>
    <w:rsid w:val="002A3043"/>
    <w:rsid w:val="002A35DC"/>
    <w:rsid w:val="002A474F"/>
    <w:rsid w:val="002A640F"/>
    <w:rsid w:val="002A7F34"/>
    <w:rsid w:val="002B1982"/>
    <w:rsid w:val="002B1BF4"/>
    <w:rsid w:val="002B22ED"/>
    <w:rsid w:val="002B5051"/>
    <w:rsid w:val="002B538D"/>
    <w:rsid w:val="002B586E"/>
    <w:rsid w:val="002B5D35"/>
    <w:rsid w:val="002B5D58"/>
    <w:rsid w:val="002B6643"/>
    <w:rsid w:val="002B6E06"/>
    <w:rsid w:val="002C0CA8"/>
    <w:rsid w:val="002C0E4C"/>
    <w:rsid w:val="002C16F6"/>
    <w:rsid w:val="002C2042"/>
    <w:rsid w:val="002C396B"/>
    <w:rsid w:val="002C525C"/>
    <w:rsid w:val="002C587F"/>
    <w:rsid w:val="002C63CD"/>
    <w:rsid w:val="002C6A97"/>
    <w:rsid w:val="002C6BD8"/>
    <w:rsid w:val="002C7C2F"/>
    <w:rsid w:val="002D1F59"/>
    <w:rsid w:val="002D1F8C"/>
    <w:rsid w:val="002D3212"/>
    <w:rsid w:val="002D34FC"/>
    <w:rsid w:val="002D3672"/>
    <w:rsid w:val="002D3914"/>
    <w:rsid w:val="002D3DEC"/>
    <w:rsid w:val="002D646B"/>
    <w:rsid w:val="002D7DDB"/>
    <w:rsid w:val="002E05A7"/>
    <w:rsid w:val="002E1236"/>
    <w:rsid w:val="002E14D2"/>
    <w:rsid w:val="002E1B0D"/>
    <w:rsid w:val="002E1F82"/>
    <w:rsid w:val="002E2D70"/>
    <w:rsid w:val="002E5A7D"/>
    <w:rsid w:val="002E695E"/>
    <w:rsid w:val="002F07A9"/>
    <w:rsid w:val="002F07F3"/>
    <w:rsid w:val="002F0840"/>
    <w:rsid w:val="002F0B91"/>
    <w:rsid w:val="002F10E1"/>
    <w:rsid w:val="002F1116"/>
    <w:rsid w:val="002F1769"/>
    <w:rsid w:val="002F18E7"/>
    <w:rsid w:val="002F2BF9"/>
    <w:rsid w:val="002F31D8"/>
    <w:rsid w:val="002F3CDC"/>
    <w:rsid w:val="002F440D"/>
    <w:rsid w:val="002F4D6B"/>
    <w:rsid w:val="002F4F43"/>
    <w:rsid w:val="002F5F9B"/>
    <w:rsid w:val="002F785C"/>
    <w:rsid w:val="0030284F"/>
    <w:rsid w:val="0030291C"/>
    <w:rsid w:val="00303D40"/>
    <w:rsid w:val="00304C9A"/>
    <w:rsid w:val="003067F8"/>
    <w:rsid w:val="00306E1B"/>
    <w:rsid w:val="00306FF2"/>
    <w:rsid w:val="0030733F"/>
    <w:rsid w:val="00307979"/>
    <w:rsid w:val="00307C98"/>
    <w:rsid w:val="00310262"/>
    <w:rsid w:val="0031077D"/>
    <w:rsid w:val="00311439"/>
    <w:rsid w:val="00311475"/>
    <w:rsid w:val="0031207C"/>
    <w:rsid w:val="00312210"/>
    <w:rsid w:val="003135CB"/>
    <w:rsid w:val="00315A1F"/>
    <w:rsid w:val="00315C44"/>
    <w:rsid w:val="00316728"/>
    <w:rsid w:val="00316D9C"/>
    <w:rsid w:val="003178EE"/>
    <w:rsid w:val="0031798E"/>
    <w:rsid w:val="00320925"/>
    <w:rsid w:val="00320F01"/>
    <w:rsid w:val="003212F7"/>
    <w:rsid w:val="00321382"/>
    <w:rsid w:val="00322B2E"/>
    <w:rsid w:val="003241BB"/>
    <w:rsid w:val="00325E74"/>
    <w:rsid w:val="0032704D"/>
    <w:rsid w:val="00327A71"/>
    <w:rsid w:val="003302E5"/>
    <w:rsid w:val="0033085A"/>
    <w:rsid w:val="00331872"/>
    <w:rsid w:val="00333B12"/>
    <w:rsid w:val="0033534D"/>
    <w:rsid w:val="00335D66"/>
    <w:rsid w:val="003363BC"/>
    <w:rsid w:val="00336BDF"/>
    <w:rsid w:val="0033743F"/>
    <w:rsid w:val="00337C22"/>
    <w:rsid w:val="00341029"/>
    <w:rsid w:val="00341D87"/>
    <w:rsid w:val="003421EC"/>
    <w:rsid w:val="00342537"/>
    <w:rsid w:val="00342562"/>
    <w:rsid w:val="00343056"/>
    <w:rsid w:val="00343A76"/>
    <w:rsid w:val="003443D0"/>
    <w:rsid w:val="00344AD3"/>
    <w:rsid w:val="00344B58"/>
    <w:rsid w:val="00346877"/>
    <w:rsid w:val="00347EF0"/>
    <w:rsid w:val="003515EF"/>
    <w:rsid w:val="00351E5A"/>
    <w:rsid w:val="003525D5"/>
    <w:rsid w:val="00354AA4"/>
    <w:rsid w:val="0035502C"/>
    <w:rsid w:val="0035648D"/>
    <w:rsid w:val="00356CF6"/>
    <w:rsid w:val="00357F8B"/>
    <w:rsid w:val="00360354"/>
    <w:rsid w:val="00360ACD"/>
    <w:rsid w:val="00361267"/>
    <w:rsid w:val="00361540"/>
    <w:rsid w:val="00362350"/>
    <w:rsid w:val="0036272A"/>
    <w:rsid w:val="00362CF6"/>
    <w:rsid w:val="00363921"/>
    <w:rsid w:val="0036496F"/>
    <w:rsid w:val="003651B1"/>
    <w:rsid w:val="003658AA"/>
    <w:rsid w:val="00365E5C"/>
    <w:rsid w:val="00370D4D"/>
    <w:rsid w:val="003717B4"/>
    <w:rsid w:val="003724D6"/>
    <w:rsid w:val="00372764"/>
    <w:rsid w:val="003741CB"/>
    <w:rsid w:val="00374AF9"/>
    <w:rsid w:val="003764BB"/>
    <w:rsid w:val="00377521"/>
    <w:rsid w:val="003816BB"/>
    <w:rsid w:val="003816CB"/>
    <w:rsid w:val="00382132"/>
    <w:rsid w:val="003824EA"/>
    <w:rsid w:val="003837D2"/>
    <w:rsid w:val="00384FD7"/>
    <w:rsid w:val="0038548E"/>
    <w:rsid w:val="00385BAC"/>
    <w:rsid w:val="00386002"/>
    <w:rsid w:val="003869DE"/>
    <w:rsid w:val="00386C43"/>
    <w:rsid w:val="00387941"/>
    <w:rsid w:val="00390352"/>
    <w:rsid w:val="0039074B"/>
    <w:rsid w:val="003912A6"/>
    <w:rsid w:val="0039198A"/>
    <w:rsid w:val="00391CF9"/>
    <w:rsid w:val="00394484"/>
    <w:rsid w:val="00394AD4"/>
    <w:rsid w:val="00395172"/>
    <w:rsid w:val="0039779D"/>
    <w:rsid w:val="00397AB3"/>
    <w:rsid w:val="003A0AC2"/>
    <w:rsid w:val="003A0C18"/>
    <w:rsid w:val="003A1432"/>
    <w:rsid w:val="003A26B6"/>
    <w:rsid w:val="003A2A79"/>
    <w:rsid w:val="003A2D7E"/>
    <w:rsid w:val="003A38C9"/>
    <w:rsid w:val="003A3A93"/>
    <w:rsid w:val="003A43B8"/>
    <w:rsid w:val="003A4F1E"/>
    <w:rsid w:val="003A677A"/>
    <w:rsid w:val="003A6C15"/>
    <w:rsid w:val="003A6C86"/>
    <w:rsid w:val="003A7666"/>
    <w:rsid w:val="003A7C89"/>
    <w:rsid w:val="003A7EA2"/>
    <w:rsid w:val="003B01C3"/>
    <w:rsid w:val="003B09B3"/>
    <w:rsid w:val="003B2B08"/>
    <w:rsid w:val="003B4796"/>
    <w:rsid w:val="003B5668"/>
    <w:rsid w:val="003B62C6"/>
    <w:rsid w:val="003B7E71"/>
    <w:rsid w:val="003C10CE"/>
    <w:rsid w:val="003C13C1"/>
    <w:rsid w:val="003C1C7C"/>
    <w:rsid w:val="003C250F"/>
    <w:rsid w:val="003C45C6"/>
    <w:rsid w:val="003C45FA"/>
    <w:rsid w:val="003C4692"/>
    <w:rsid w:val="003C526F"/>
    <w:rsid w:val="003C6B2B"/>
    <w:rsid w:val="003C6F48"/>
    <w:rsid w:val="003C79FD"/>
    <w:rsid w:val="003D07F8"/>
    <w:rsid w:val="003D0DA2"/>
    <w:rsid w:val="003D0EBC"/>
    <w:rsid w:val="003D124C"/>
    <w:rsid w:val="003D1DE9"/>
    <w:rsid w:val="003D2216"/>
    <w:rsid w:val="003D3206"/>
    <w:rsid w:val="003D382D"/>
    <w:rsid w:val="003D6902"/>
    <w:rsid w:val="003D6B12"/>
    <w:rsid w:val="003D74A7"/>
    <w:rsid w:val="003D76EF"/>
    <w:rsid w:val="003E083E"/>
    <w:rsid w:val="003E0CE0"/>
    <w:rsid w:val="003E1031"/>
    <w:rsid w:val="003E2D4D"/>
    <w:rsid w:val="003E331D"/>
    <w:rsid w:val="003E351E"/>
    <w:rsid w:val="003E3E0C"/>
    <w:rsid w:val="003E3F9D"/>
    <w:rsid w:val="003E41D6"/>
    <w:rsid w:val="003E481D"/>
    <w:rsid w:val="003E6716"/>
    <w:rsid w:val="003E6FAA"/>
    <w:rsid w:val="003E7428"/>
    <w:rsid w:val="003E7EDF"/>
    <w:rsid w:val="003F0D1E"/>
    <w:rsid w:val="003F0E95"/>
    <w:rsid w:val="003F1FCB"/>
    <w:rsid w:val="003F544F"/>
    <w:rsid w:val="003F55B8"/>
    <w:rsid w:val="003F66AD"/>
    <w:rsid w:val="003F70DE"/>
    <w:rsid w:val="004002CB"/>
    <w:rsid w:val="00400740"/>
    <w:rsid w:val="004014F5"/>
    <w:rsid w:val="00402993"/>
    <w:rsid w:val="00403888"/>
    <w:rsid w:val="00403BFD"/>
    <w:rsid w:val="00404151"/>
    <w:rsid w:val="004043A5"/>
    <w:rsid w:val="00404677"/>
    <w:rsid w:val="00405EE4"/>
    <w:rsid w:val="004060AF"/>
    <w:rsid w:val="00406395"/>
    <w:rsid w:val="00406E39"/>
    <w:rsid w:val="004116F0"/>
    <w:rsid w:val="0041204E"/>
    <w:rsid w:val="004135BD"/>
    <w:rsid w:val="00413A04"/>
    <w:rsid w:val="00413F75"/>
    <w:rsid w:val="00414B47"/>
    <w:rsid w:val="00414B9F"/>
    <w:rsid w:val="00417AB2"/>
    <w:rsid w:val="00422F91"/>
    <w:rsid w:val="004233AC"/>
    <w:rsid w:val="004249C8"/>
    <w:rsid w:val="00424D09"/>
    <w:rsid w:val="00425405"/>
    <w:rsid w:val="00425EB3"/>
    <w:rsid w:val="004260E6"/>
    <w:rsid w:val="00427685"/>
    <w:rsid w:val="00427741"/>
    <w:rsid w:val="004311F9"/>
    <w:rsid w:val="00431F9F"/>
    <w:rsid w:val="004329D4"/>
    <w:rsid w:val="00434571"/>
    <w:rsid w:val="00434680"/>
    <w:rsid w:val="004356D9"/>
    <w:rsid w:val="00435709"/>
    <w:rsid w:val="00435CFE"/>
    <w:rsid w:val="00436502"/>
    <w:rsid w:val="00436EFB"/>
    <w:rsid w:val="00440420"/>
    <w:rsid w:val="004409D6"/>
    <w:rsid w:val="00441068"/>
    <w:rsid w:val="00442465"/>
    <w:rsid w:val="004425CB"/>
    <w:rsid w:val="0044413E"/>
    <w:rsid w:val="00444229"/>
    <w:rsid w:val="004447DB"/>
    <w:rsid w:val="004448A6"/>
    <w:rsid w:val="00444A3D"/>
    <w:rsid w:val="0044709A"/>
    <w:rsid w:val="004476E2"/>
    <w:rsid w:val="00447FB4"/>
    <w:rsid w:val="0045110B"/>
    <w:rsid w:val="0045398F"/>
    <w:rsid w:val="00453EA9"/>
    <w:rsid w:val="004549A4"/>
    <w:rsid w:val="00454E67"/>
    <w:rsid w:val="00454FF6"/>
    <w:rsid w:val="00461105"/>
    <w:rsid w:val="00461B74"/>
    <w:rsid w:val="00463BC1"/>
    <w:rsid w:val="004653CA"/>
    <w:rsid w:val="00465DD7"/>
    <w:rsid w:val="00466AFB"/>
    <w:rsid w:val="00473024"/>
    <w:rsid w:val="00473CFB"/>
    <w:rsid w:val="00474172"/>
    <w:rsid w:val="004751D3"/>
    <w:rsid w:val="004753FF"/>
    <w:rsid w:val="00476C47"/>
    <w:rsid w:val="00477CCE"/>
    <w:rsid w:val="004819B2"/>
    <w:rsid w:val="00481DA1"/>
    <w:rsid w:val="0048201B"/>
    <w:rsid w:val="00482B8C"/>
    <w:rsid w:val="004840DE"/>
    <w:rsid w:val="004847AD"/>
    <w:rsid w:val="00484B82"/>
    <w:rsid w:val="00485034"/>
    <w:rsid w:val="00485D58"/>
    <w:rsid w:val="0048690C"/>
    <w:rsid w:val="00486AC4"/>
    <w:rsid w:val="00486AD6"/>
    <w:rsid w:val="00487115"/>
    <w:rsid w:val="004873A5"/>
    <w:rsid w:val="00487BB1"/>
    <w:rsid w:val="00487E2D"/>
    <w:rsid w:val="0049235A"/>
    <w:rsid w:val="004923E6"/>
    <w:rsid w:val="00492A05"/>
    <w:rsid w:val="00493521"/>
    <w:rsid w:val="00493F0A"/>
    <w:rsid w:val="004942F6"/>
    <w:rsid w:val="004945F2"/>
    <w:rsid w:val="00494F8B"/>
    <w:rsid w:val="00495C5B"/>
    <w:rsid w:val="004969A7"/>
    <w:rsid w:val="00497414"/>
    <w:rsid w:val="004A04F8"/>
    <w:rsid w:val="004A1014"/>
    <w:rsid w:val="004A183D"/>
    <w:rsid w:val="004A18A1"/>
    <w:rsid w:val="004A1C54"/>
    <w:rsid w:val="004A4CD9"/>
    <w:rsid w:val="004A4D26"/>
    <w:rsid w:val="004A4DA8"/>
    <w:rsid w:val="004A6286"/>
    <w:rsid w:val="004A7E14"/>
    <w:rsid w:val="004B01F9"/>
    <w:rsid w:val="004B05BA"/>
    <w:rsid w:val="004B1237"/>
    <w:rsid w:val="004B2270"/>
    <w:rsid w:val="004B36E7"/>
    <w:rsid w:val="004B4431"/>
    <w:rsid w:val="004B4780"/>
    <w:rsid w:val="004B5C91"/>
    <w:rsid w:val="004B5DAC"/>
    <w:rsid w:val="004B636C"/>
    <w:rsid w:val="004B6F5B"/>
    <w:rsid w:val="004C07FA"/>
    <w:rsid w:val="004C0A2E"/>
    <w:rsid w:val="004C0DD0"/>
    <w:rsid w:val="004C3F52"/>
    <w:rsid w:val="004C5C7B"/>
    <w:rsid w:val="004C779A"/>
    <w:rsid w:val="004C7816"/>
    <w:rsid w:val="004D0654"/>
    <w:rsid w:val="004D2421"/>
    <w:rsid w:val="004D3A07"/>
    <w:rsid w:val="004D4EFD"/>
    <w:rsid w:val="004D50DA"/>
    <w:rsid w:val="004D66EE"/>
    <w:rsid w:val="004E0068"/>
    <w:rsid w:val="004E1759"/>
    <w:rsid w:val="004E2091"/>
    <w:rsid w:val="004E21AF"/>
    <w:rsid w:val="004E3E70"/>
    <w:rsid w:val="004E4C28"/>
    <w:rsid w:val="004E54A8"/>
    <w:rsid w:val="004E58FA"/>
    <w:rsid w:val="004E5E9B"/>
    <w:rsid w:val="004E650C"/>
    <w:rsid w:val="004E79DF"/>
    <w:rsid w:val="004F06E5"/>
    <w:rsid w:val="004F1B81"/>
    <w:rsid w:val="004F341F"/>
    <w:rsid w:val="004F4023"/>
    <w:rsid w:val="004F4F28"/>
    <w:rsid w:val="004F5425"/>
    <w:rsid w:val="004F5B7C"/>
    <w:rsid w:val="004F6131"/>
    <w:rsid w:val="004F637B"/>
    <w:rsid w:val="004F6570"/>
    <w:rsid w:val="004F6A44"/>
    <w:rsid w:val="004F6ACE"/>
    <w:rsid w:val="004F6FF2"/>
    <w:rsid w:val="004F7F80"/>
    <w:rsid w:val="00500242"/>
    <w:rsid w:val="00501144"/>
    <w:rsid w:val="00501BB0"/>
    <w:rsid w:val="00502A3C"/>
    <w:rsid w:val="00502F36"/>
    <w:rsid w:val="00503099"/>
    <w:rsid w:val="005032CC"/>
    <w:rsid w:val="00503908"/>
    <w:rsid w:val="005041E7"/>
    <w:rsid w:val="00507638"/>
    <w:rsid w:val="005102AA"/>
    <w:rsid w:val="0051229C"/>
    <w:rsid w:val="0051280A"/>
    <w:rsid w:val="00513BA6"/>
    <w:rsid w:val="00513D6A"/>
    <w:rsid w:val="005146D2"/>
    <w:rsid w:val="00514DBC"/>
    <w:rsid w:val="005153A4"/>
    <w:rsid w:val="0051691C"/>
    <w:rsid w:val="005170FB"/>
    <w:rsid w:val="00517B97"/>
    <w:rsid w:val="00517C4D"/>
    <w:rsid w:val="005204C5"/>
    <w:rsid w:val="00520A7C"/>
    <w:rsid w:val="00520B31"/>
    <w:rsid w:val="00520C2F"/>
    <w:rsid w:val="00521089"/>
    <w:rsid w:val="005218A9"/>
    <w:rsid w:val="00521AD6"/>
    <w:rsid w:val="00522166"/>
    <w:rsid w:val="00522801"/>
    <w:rsid w:val="005232D0"/>
    <w:rsid w:val="005233BB"/>
    <w:rsid w:val="0052387F"/>
    <w:rsid w:val="00524DDC"/>
    <w:rsid w:val="00526228"/>
    <w:rsid w:val="0052628D"/>
    <w:rsid w:val="00526F25"/>
    <w:rsid w:val="00527A5C"/>
    <w:rsid w:val="00530AD3"/>
    <w:rsid w:val="005323D8"/>
    <w:rsid w:val="00532625"/>
    <w:rsid w:val="005326DF"/>
    <w:rsid w:val="00536037"/>
    <w:rsid w:val="00536C43"/>
    <w:rsid w:val="005376E1"/>
    <w:rsid w:val="00537DF3"/>
    <w:rsid w:val="00537E5C"/>
    <w:rsid w:val="00540D71"/>
    <w:rsid w:val="00541A1E"/>
    <w:rsid w:val="00542374"/>
    <w:rsid w:val="00543A29"/>
    <w:rsid w:val="0054403E"/>
    <w:rsid w:val="00544321"/>
    <w:rsid w:val="005446D1"/>
    <w:rsid w:val="00545904"/>
    <w:rsid w:val="00546A2F"/>
    <w:rsid w:val="00547722"/>
    <w:rsid w:val="00550312"/>
    <w:rsid w:val="00551E20"/>
    <w:rsid w:val="00551E2F"/>
    <w:rsid w:val="00551F09"/>
    <w:rsid w:val="005520B2"/>
    <w:rsid w:val="00552455"/>
    <w:rsid w:val="00552D2B"/>
    <w:rsid w:val="005531CE"/>
    <w:rsid w:val="005538FF"/>
    <w:rsid w:val="00554F99"/>
    <w:rsid w:val="0055588D"/>
    <w:rsid w:val="00556E2F"/>
    <w:rsid w:val="00556E5F"/>
    <w:rsid w:val="00561639"/>
    <w:rsid w:val="00561B84"/>
    <w:rsid w:val="00562F35"/>
    <w:rsid w:val="0056324D"/>
    <w:rsid w:val="00563A66"/>
    <w:rsid w:val="005662B4"/>
    <w:rsid w:val="0056689D"/>
    <w:rsid w:val="00566B46"/>
    <w:rsid w:val="00571C35"/>
    <w:rsid w:val="0057218D"/>
    <w:rsid w:val="005721C5"/>
    <w:rsid w:val="005724C8"/>
    <w:rsid w:val="00572A89"/>
    <w:rsid w:val="0057304F"/>
    <w:rsid w:val="0057327F"/>
    <w:rsid w:val="005734FC"/>
    <w:rsid w:val="00577137"/>
    <w:rsid w:val="00580A4C"/>
    <w:rsid w:val="005810E2"/>
    <w:rsid w:val="00582F18"/>
    <w:rsid w:val="005835D0"/>
    <w:rsid w:val="00583650"/>
    <w:rsid w:val="00584D62"/>
    <w:rsid w:val="00585212"/>
    <w:rsid w:val="0058598D"/>
    <w:rsid w:val="00586916"/>
    <w:rsid w:val="00587AE3"/>
    <w:rsid w:val="00587CE9"/>
    <w:rsid w:val="00590154"/>
    <w:rsid w:val="00590A58"/>
    <w:rsid w:val="005922CF"/>
    <w:rsid w:val="00593807"/>
    <w:rsid w:val="00593BFE"/>
    <w:rsid w:val="005958FB"/>
    <w:rsid w:val="00597391"/>
    <w:rsid w:val="00597670"/>
    <w:rsid w:val="005A1509"/>
    <w:rsid w:val="005A1E4E"/>
    <w:rsid w:val="005A235F"/>
    <w:rsid w:val="005A47F6"/>
    <w:rsid w:val="005A5A41"/>
    <w:rsid w:val="005A749A"/>
    <w:rsid w:val="005A7C53"/>
    <w:rsid w:val="005B0642"/>
    <w:rsid w:val="005B2751"/>
    <w:rsid w:val="005B2BCA"/>
    <w:rsid w:val="005B3F25"/>
    <w:rsid w:val="005B42AE"/>
    <w:rsid w:val="005B717C"/>
    <w:rsid w:val="005C0481"/>
    <w:rsid w:val="005C0C76"/>
    <w:rsid w:val="005C164C"/>
    <w:rsid w:val="005C1A0B"/>
    <w:rsid w:val="005C1A93"/>
    <w:rsid w:val="005C1CDB"/>
    <w:rsid w:val="005C1D98"/>
    <w:rsid w:val="005C1ED3"/>
    <w:rsid w:val="005C25DF"/>
    <w:rsid w:val="005C26A7"/>
    <w:rsid w:val="005C322A"/>
    <w:rsid w:val="005C3530"/>
    <w:rsid w:val="005C3A2C"/>
    <w:rsid w:val="005C3D75"/>
    <w:rsid w:val="005C4CAC"/>
    <w:rsid w:val="005C4E3D"/>
    <w:rsid w:val="005C5174"/>
    <w:rsid w:val="005C660B"/>
    <w:rsid w:val="005C6663"/>
    <w:rsid w:val="005C69C9"/>
    <w:rsid w:val="005D07A8"/>
    <w:rsid w:val="005D148D"/>
    <w:rsid w:val="005D1B39"/>
    <w:rsid w:val="005D1D03"/>
    <w:rsid w:val="005D20DC"/>
    <w:rsid w:val="005D23F6"/>
    <w:rsid w:val="005D33C0"/>
    <w:rsid w:val="005D5601"/>
    <w:rsid w:val="005D61B7"/>
    <w:rsid w:val="005D6486"/>
    <w:rsid w:val="005E0EE5"/>
    <w:rsid w:val="005E3E0E"/>
    <w:rsid w:val="005E5B81"/>
    <w:rsid w:val="005E694B"/>
    <w:rsid w:val="005E7101"/>
    <w:rsid w:val="005E7510"/>
    <w:rsid w:val="005F0741"/>
    <w:rsid w:val="005F091F"/>
    <w:rsid w:val="005F2915"/>
    <w:rsid w:val="005F2A1C"/>
    <w:rsid w:val="005F5557"/>
    <w:rsid w:val="005F5FE5"/>
    <w:rsid w:val="005F6072"/>
    <w:rsid w:val="005F7828"/>
    <w:rsid w:val="005F78C0"/>
    <w:rsid w:val="005F7FD1"/>
    <w:rsid w:val="0060016F"/>
    <w:rsid w:val="006008D9"/>
    <w:rsid w:val="0060163A"/>
    <w:rsid w:val="00602D94"/>
    <w:rsid w:val="006042A3"/>
    <w:rsid w:val="006044A2"/>
    <w:rsid w:val="00606BC1"/>
    <w:rsid w:val="00607051"/>
    <w:rsid w:val="0060738D"/>
    <w:rsid w:val="006077DC"/>
    <w:rsid w:val="00610872"/>
    <w:rsid w:val="00611E47"/>
    <w:rsid w:val="0061265A"/>
    <w:rsid w:val="00614085"/>
    <w:rsid w:val="00614DE8"/>
    <w:rsid w:val="00616AE0"/>
    <w:rsid w:val="00617A87"/>
    <w:rsid w:val="00617BE9"/>
    <w:rsid w:val="00617CBE"/>
    <w:rsid w:val="006207E2"/>
    <w:rsid w:val="00621201"/>
    <w:rsid w:val="006215CA"/>
    <w:rsid w:val="00622AB5"/>
    <w:rsid w:val="006230AE"/>
    <w:rsid w:val="00626C09"/>
    <w:rsid w:val="00626E56"/>
    <w:rsid w:val="0062740D"/>
    <w:rsid w:val="00627CAB"/>
    <w:rsid w:val="00627F0E"/>
    <w:rsid w:val="00632A46"/>
    <w:rsid w:val="00634276"/>
    <w:rsid w:val="0063511B"/>
    <w:rsid w:val="0063527D"/>
    <w:rsid w:val="00635975"/>
    <w:rsid w:val="0063638F"/>
    <w:rsid w:val="00636989"/>
    <w:rsid w:val="00641548"/>
    <w:rsid w:val="00643FB6"/>
    <w:rsid w:val="00646855"/>
    <w:rsid w:val="006468F6"/>
    <w:rsid w:val="00647267"/>
    <w:rsid w:val="00647301"/>
    <w:rsid w:val="006475A6"/>
    <w:rsid w:val="006502C0"/>
    <w:rsid w:val="006502E1"/>
    <w:rsid w:val="006525CE"/>
    <w:rsid w:val="00652731"/>
    <w:rsid w:val="00653CBB"/>
    <w:rsid w:val="0065515A"/>
    <w:rsid w:val="0066062C"/>
    <w:rsid w:val="006622D5"/>
    <w:rsid w:val="006630BD"/>
    <w:rsid w:val="00664BE1"/>
    <w:rsid w:val="00665545"/>
    <w:rsid w:val="006663CC"/>
    <w:rsid w:val="00666772"/>
    <w:rsid w:val="00666834"/>
    <w:rsid w:val="00666AD5"/>
    <w:rsid w:val="006676AB"/>
    <w:rsid w:val="0067118D"/>
    <w:rsid w:val="00671297"/>
    <w:rsid w:val="00671B3E"/>
    <w:rsid w:val="00671F46"/>
    <w:rsid w:val="00673279"/>
    <w:rsid w:val="006745BC"/>
    <w:rsid w:val="00674BC7"/>
    <w:rsid w:val="00674BD4"/>
    <w:rsid w:val="00675C9C"/>
    <w:rsid w:val="0067629A"/>
    <w:rsid w:val="00676A5E"/>
    <w:rsid w:val="00676E29"/>
    <w:rsid w:val="0067739D"/>
    <w:rsid w:val="00677A7B"/>
    <w:rsid w:val="00680360"/>
    <w:rsid w:val="00682D80"/>
    <w:rsid w:val="00683812"/>
    <w:rsid w:val="0068394B"/>
    <w:rsid w:val="00683BE9"/>
    <w:rsid w:val="00684250"/>
    <w:rsid w:val="00684BA2"/>
    <w:rsid w:val="00684EBE"/>
    <w:rsid w:val="00685705"/>
    <w:rsid w:val="00685BEB"/>
    <w:rsid w:val="00685E16"/>
    <w:rsid w:val="00686A22"/>
    <w:rsid w:val="006873DA"/>
    <w:rsid w:val="0068752D"/>
    <w:rsid w:val="00687E22"/>
    <w:rsid w:val="00687F35"/>
    <w:rsid w:val="00691559"/>
    <w:rsid w:val="00692E75"/>
    <w:rsid w:val="006932AC"/>
    <w:rsid w:val="006935B7"/>
    <w:rsid w:val="0069375D"/>
    <w:rsid w:val="0069470F"/>
    <w:rsid w:val="00694724"/>
    <w:rsid w:val="006960C5"/>
    <w:rsid w:val="00697015"/>
    <w:rsid w:val="00697BD5"/>
    <w:rsid w:val="006A14D0"/>
    <w:rsid w:val="006A2220"/>
    <w:rsid w:val="006A303D"/>
    <w:rsid w:val="006A3AE1"/>
    <w:rsid w:val="006A446A"/>
    <w:rsid w:val="006A554E"/>
    <w:rsid w:val="006A75AB"/>
    <w:rsid w:val="006B155B"/>
    <w:rsid w:val="006B2E66"/>
    <w:rsid w:val="006B34C4"/>
    <w:rsid w:val="006B37E9"/>
    <w:rsid w:val="006B41FF"/>
    <w:rsid w:val="006B4345"/>
    <w:rsid w:val="006B497E"/>
    <w:rsid w:val="006B4A22"/>
    <w:rsid w:val="006B5514"/>
    <w:rsid w:val="006B6981"/>
    <w:rsid w:val="006B7ECE"/>
    <w:rsid w:val="006C0B72"/>
    <w:rsid w:val="006C13DD"/>
    <w:rsid w:val="006C1760"/>
    <w:rsid w:val="006C19C7"/>
    <w:rsid w:val="006C23BA"/>
    <w:rsid w:val="006C344E"/>
    <w:rsid w:val="006C3B56"/>
    <w:rsid w:val="006C3E1F"/>
    <w:rsid w:val="006C40C5"/>
    <w:rsid w:val="006C5AD7"/>
    <w:rsid w:val="006C6D30"/>
    <w:rsid w:val="006D057C"/>
    <w:rsid w:val="006D0DFA"/>
    <w:rsid w:val="006D1708"/>
    <w:rsid w:val="006D17EE"/>
    <w:rsid w:val="006D1C34"/>
    <w:rsid w:val="006D2910"/>
    <w:rsid w:val="006D5479"/>
    <w:rsid w:val="006E043A"/>
    <w:rsid w:val="006E06E8"/>
    <w:rsid w:val="006E0C30"/>
    <w:rsid w:val="006E2222"/>
    <w:rsid w:val="006E273D"/>
    <w:rsid w:val="006E3763"/>
    <w:rsid w:val="006E3F98"/>
    <w:rsid w:val="006E60AD"/>
    <w:rsid w:val="006E67ED"/>
    <w:rsid w:val="006E69AD"/>
    <w:rsid w:val="006E7D35"/>
    <w:rsid w:val="006F08F6"/>
    <w:rsid w:val="006F186D"/>
    <w:rsid w:val="006F1CFD"/>
    <w:rsid w:val="006F260F"/>
    <w:rsid w:val="006F2FBB"/>
    <w:rsid w:val="006F30FD"/>
    <w:rsid w:val="006F3E04"/>
    <w:rsid w:val="006F49DE"/>
    <w:rsid w:val="006F538E"/>
    <w:rsid w:val="006F6302"/>
    <w:rsid w:val="006F6498"/>
    <w:rsid w:val="006F7105"/>
    <w:rsid w:val="006F7851"/>
    <w:rsid w:val="007000BC"/>
    <w:rsid w:val="0070145E"/>
    <w:rsid w:val="00701791"/>
    <w:rsid w:val="00701D56"/>
    <w:rsid w:val="00703290"/>
    <w:rsid w:val="00710DE4"/>
    <w:rsid w:val="00710E20"/>
    <w:rsid w:val="007123F3"/>
    <w:rsid w:val="007133AC"/>
    <w:rsid w:val="00713A2D"/>
    <w:rsid w:val="00714490"/>
    <w:rsid w:val="007145B7"/>
    <w:rsid w:val="0071512D"/>
    <w:rsid w:val="00716EBC"/>
    <w:rsid w:val="007173F3"/>
    <w:rsid w:val="00717DD9"/>
    <w:rsid w:val="00717F83"/>
    <w:rsid w:val="00720453"/>
    <w:rsid w:val="00721347"/>
    <w:rsid w:val="00721C44"/>
    <w:rsid w:val="00721E73"/>
    <w:rsid w:val="0072263E"/>
    <w:rsid w:val="00722699"/>
    <w:rsid w:val="007238F9"/>
    <w:rsid w:val="00723D70"/>
    <w:rsid w:val="00725D1D"/>
    <w:rsid w:val="00725E8F"/>
    <w:rsid w:val="007268AD"/>
    <w:rsid w:val="0072757C"/>
    <w:rsid w:val="0073045A"/>
    <w:rsid w:val="00731F2D"/>
    <w:rsid w:val="00732FDE"/>
    <w:rsid w:val="0073361C"/>
    <w:rsid w:val="00733E05"/>
    <w:rsid w:val="00733F22"/>
    <w:rsid w:val="00735CBA"/>
    <w:rsid w:val="0073620A"/>
    <w:rsid w:val="00736243"/>
    <w:rsid w:val="00736794"/>
    <w:rsid w:val="00740484"/>
    <w:rsid w:val="00741B13"/>
    <w:rsid w:val="0074291C"/>
    <w:rsid w:val="00742A28"/>
    <w:rsid w:val="007436BB"/>
    <w:rsid w:val="00744387"/>
    <w:rsid w:val="00744E05"/>
    <w:rsid w:val="00744FF4"/>
    <w:rsid w:val="00745031"/>
    <w:rsid w:val="00746214"/>
    <w:rsid w:val="00746BB2"/>
    <w:rsid w:val="00750612"/>
    <w:rsid w:val="00750FB9"/>
    <w:rsid w:val="007520CA"/>
    <w:rsid w:val="00752820"/>
    <w:rsid w:val="00752D6A"/>
    <w:rsid w:val="007530F6"/>
    <w:rsid w:val="00753404"/>
    <w:rsid w:val="00753626"/>
    <w:rsid w:val="0075370B"/>
    <w:rsid w:val="00753A73"/>
    <w:rsid w:val="00754070"/>
    <w:rsid w:val="00757259"/>
    <w:rsid w:val="007577CA"/>
    <w:rsid w:val="00757832"/>
    <w:rsid w:val="0076180A"/>
    <w:rsid w:val="00761E8C"/>
    <w:rsid w:val="00762459"/>
    <w:rsid w:val="00762514"/>
    <w:rsid w:val="00763328"/>
    <w:rsid w:val="007648E7"/>
    <w:rsid w:val="00764FF4"/>
    <w:rsid w:val="007654E9"/>
    <w:rsid w:val="00767004"/>
    <w:rsid w:val="00771440"/>
    <w:rsid w:val="00771CB2"/>
    <w:rsid w:val="00773A98"/>
    <w:rsid w:val="00773C55"/>
    <w:rsid w:val="007747B9"/>
    <w:rsid w:val="00775088"/>
    <w:rsid w:val="00775417"/>
    <w:rsid w:val="00776363"/>
    <w:rsid w:val="00776617"/>
    <w:rsid w:val="00776B41"/>
    <w:rsid w:val="00777AE4"/>
    <w:rsid w:val="0078111E"/>
    <w:rsid w:val="00782195"/>
    <w:rsid w:val="00784157"/>
    <w:rsid w:val="00784363"/>
    <w:rsid w:val="007847EC"/>
    <w:rsid w:val="007849DE"/>
    <w:rsid w:val="00785BB7"/>
    <w:rsid w:val="00787A83"/>
    <w:rsid w:val="00787B0D"/>
    <w:rsid w:val="00790D7C"/>
    <w:rsid w:val="00790E46"/>
    <w:rsid w:val="007926FC"/>
    <w:rsid w:val="00792FC7"/>
    <w:rsid w:val="00793769"/>
    <w:rsid w:val="00793A6A"/>
    <w:rsid w:val="00794F7C"/>
    <w:rsid w:val="00795767"/>
    <w:rsid w:val="007959C8"/>
    <w:rsid w:val="00795A36"/>
    <w:rsid w:val="00796BBA"/>
    <w:rsid w:val="00797262"/>
    <w:rsid w:val="0079742A"/>
    <w:rsid w:val="007975CF"/>
    <w:rsid w:val="00797CBC"/>
    <w:rsid w:val="007A1503"/>
    <w:rsid w:val="007A19C3"/>
    <w:rsid w:val="007A1C5E"/>
    <w:rsid w:val="007A1EE2"/>
    <w:rsid w:val="007A28A2"/>
    <w:rsid w:val="007A28A5"/>
    <w:rsid w:val="007A2CB8"/>
    <w:rsid w:val="007A3677"/>
    <w:rsid w:val="007A46E0"/>
    <w:rsid w:val="007A4B80"/>
    <w:rsid w:val="007A56A9"/>
    <w:rsid w:val="007A62A8"/>
    <w:rsid w:val="007A6E25"/>
    <w:rsid w:val="007A78CE"/>
    <w:rsid w:val="007A7DB7"/>
    <w:rsid w:val="007B16EE"/>
    <w:rsid w:val="007B3DA2"/>
    <w:rsid w:val="007B4177"/>
    <w:rsid w:val="007B4EEB"/>
    <w:rsid w:val="007B5AB3"/>
    <w:rsid w:val="007B5EBE"/>
    <w:rsid w:val="007B6AB2"/>
    <w:rsid w:val="007B6B64"/>
    <w:rsid w:val="007C1270"/>
    <w:rsid w:val="007C2AAC"/>
    <w:rsid w:val="007C2BF6"/>
    <w:rsid w:val="007C384A"/>
    <w:rsid w:val="007C3AAF"/>
    <w:rsid w:val="007C5DFC"/>
    <w:rsid w:val="007C75A9"/>
    <w:rsid w:val="007C7E6C"/>
    <w:rsid w:val="007D205A"/>
    <w:rsid w:val="007D327A"/>
    <w:rsid w:val="007D33B0"/>
    <w:rsid w:val="007D432C"/>
    <w:rsid w:val="007D43D4"/>
    <w:rsid w:val="007D45EC"/>
    <w:rsid w:val="007D4996"/>
    <w:rsid w:val="007D5DFC"/>
    <w:rsid w:val="007D6162"/>
    <w:rsid w:val="007D67A4"/>
    <w:rsid w:val="007D6A51"/>
    <w:rsid w:val="007D7C22"/>
    <w:rsid w:val="007E010E"/>
    <w:rsid w:val="007E09C3"/>
    <w:rsid w:val="007E0DF5"/>
    <w:rsid w:val="007E0E3A"/>
    <w:rsid w:val="007E1D80"/>
    <w:rsid w:val="007E2799"/>
    <w:rsid w:val="007E3A00"/>
    <w:rsid w:val="007E4048"/>
    <w:rsid w:val="007E407D"/>
    <w:rsid w:val="007E56EE"/>
    <w:rsid w:val="007E6F97"/>
    <w:rsid w:val="007F15A3"/>
    <w:rsid w:val="007F2BF7"/>
    <w:rsid w:val="007F307E"/>
    <w:rsid w:val="007F4506"/>
    <w:rsid w:val="007F4634"/>
    <w:rsid w:val="007F4824"/>
    <w:rsid w:val="007F57FC"/>
    <w:rsid w:val="007F58A9"/>
    <w:rsid w:val="00800BA0"/>
    <w:rsid w:val="00800F82"/>
    <w:rsid w:val="0080397B"/>
    <w:rsid w:val="00806062"/>
    <w:rsid w:val="00806BBB"/>
    <w:rsid w:val="00806D4B"/>
    <w:rsid w:val="008074A3"/>
    <w:rsid w:val="00807783"/>
    <w:rsid w:val="0081102E"/>
    <w:rsid w:val="00811CB7"/>
    <w:rsid w:val="00811DBF"/>
    <w:rsid w:val="00811EF0"/>
    <w:rsid w:val="00811FA6"/>
    <w:rsid w:val="0081266A"/>
    <w:rsid w:val="00812B54"/>
    <w:rsid w:val="00812F13"/>
    <w:rsid w:val="0081387F"/>
    <w:rsid w:val="00813B17"/>
    <w:rsid w:val="00813FE2"/>
    <w:rsid w:val="008148AB"/>
    <w:rsid w:val="00814A9C"/>
    <w:rsid w:val="00816CEE"/>
    <w:rsid w:val="00816F76"/>
    <w:rsid w:val="00817865"/>
    <w:rsid w:val="008178CD"/>
    <w:rsid w:val="00820437"/>
    <w:rsid w:val="0082061C"/>
    <w:rsid w:val="008206AE"/>
    <w:rsid w:val="00826AA3"/>
    <w:rsid w:val="00830AAA"/>
    <w:rsid w:val="00831E71"/>
    <w:rsid w:val="00832DB2"/>
    <w:rsid w:val="008337EC"/>
    <w:rsid w:val="0083403A"/>
    <w:rsid w:val="00835FA8"/>
    <w:rsid w:val="00840AFC"/>
    <w:rsid w:val="008418EF"/>
    <w:rsid w:val="00841C5F"/>
    <w:rsid w:val="00841ECD"/>
    <w:rsid w:val="008429C0"/>
    <w:rsid w:val="00844392"/>
    <w:rsid w:val="00844B42"/>
    <w:rsid w:val="00844C9D"/>
    <w:rsid w:val="0084539E"/>
    <w:rsid w:val="00845C7D"/>
    <w:rsid w:val="00846043"/>
    <w:rsid w:val="0084687F"/>
    <w:rsid w:val="0085089F"/>
    <w:rsid w:val="00850E54"/>
    <w:rsid w:val="0085144C"/>
    <w:rsid w:val="00851E60"/>
    <w:rsid w:val="00852704"/>
    <w:rsid w:val="00852B25"/>
    <w:rsid w:val="00853A2C"/>
    <w:rsid w:val="00853B01"/>
    <w:rsid w:val="00853B27"/>
    <w:rsid w:val="00854933"/>
    <w:rsid w:val="008549E6"/>
    <w:rsid w:val="00854F9F"/>
    <w:rsid w:val="0085742D"/>
    <w:rsid w:val="00857CD9"/>
    <w:rsid w:val="00860624"/>
    <w:rsid w:val="00862654"/>
    <w:rsid w:val="008648C6"/>
    <w:rsid w:val="00864CEE"/>
    <w:rsid w:val="00865FFB"/>
    <w:rsid w:val="008705DE"/>
    <w:rsid w:val="008717E3"/>
    <w:rsid w:val="0087274A"/>
    <w:rsid w:val="00873D6D"/>
    <w:rsid w:val="00875C93"/>
    <w:rsid w:val="00876697"/>
    <w:rsid w:val="00876C29"/>
    <w:rsid w:val="0088058F"/>
    <w:rsid w:val="008811B0"/>
    <w:rsid w:val="00881457"/>
    <w:rsid w:val="0088195C"/>
    <w:rsid w:val="00881E9B"/>
    <w:rsid w:val="00883037"/>
    <w:rsid w:val="00883C0D"/>
    <w:rsid w:val="00883DFE"/>
    <w:rsid w:val="00883E93"/>
    <w:rsid w:val="00883FD5"/>
    <w:rsid w:val="008841D8"/>
    <w:rsid w:val="0088480F"/>
    <w:rsid w:val="00884BA3"/>
    <w:rsid w:val="00884E8C"/>
    <w:rsid w:val="008866D3"/>
    <w:rsid w:val="008869EF"/>
    <w:rsid w:val="0089067D"/>
    <w:rsid w:val="008911A4"/>
    <w:rsid w:val="00892A93"/>
    <w:rsid w:val="00892F16"/>
    <w:rsid w:val="00893AEB"/>
    <w:rsid w:val="00896342"/>
    <w:rsid w:val="00896836"/>
    <w:rsid w:val="00896C65"/>
    <w:rsid w:val="00897167"/>
    <w:rsid w:val="00897D9D"/>
    <w:rsid w:val="008A1121"/>
    <w:rsid w:val="008A17F7"/>
    <w:rsid w:val="008A181C"/>
    <w:rsid w:val="008A18CD"/>
    <w:rsid w:val="008A25C8"/>
    <w:rsid w:val="008A28DC"/>
    <w:rsid w:val="008A298C"/>
    <w:rsid w:val="008A3468"/>
    <w:rsid w:val="008A42FD"/>
    <w:rsid w:val="008A43D7"/>
    <w:rsid w:val="008A4B8F"/>
    <w:rsid w:val="008A54BE"/>
    <w:rsid w:val="008A58E5"/>
    <w:rsid w:val="008A59BE"/>
    <w:rsid w:val="008A747E"/>
    <w:rsid w:val="008B06F0"/>
    <w:rsid w:val="008B0F6A"/>
    <w:rsid w:val="008B1657"/>
    <w:rsid w:val="008B1B50"/>
    <w:rsid w:val="008B299C"/>
    <w:rsid w:val="008B2F28"/>
    <w:rsid w:val="008B3BF1"/>
    <w:rsid w:val="008B400D"/>
    <w:rsid w:val="008B4954"/>
    <w:rsid w:val="008B4F0F"/>
    <w:rsid w:val="008B5BB5"/>
    <w:rsid w:val="008B5C70"/>
    <w:rsid w:val="008B5D44"/>
    <w:rsid w:val="008B6D36"/>
    <w:rsid w:val="008B7F25"/>
    <w:rsid w:val="008C03BA"/>
    <w:rsid w:val="008C0A10"/>
    <w:rsid w:val="008C1DFD"/>
    <w:rsid w:val="008C202B"/>
    <w:rsid w:val="008C2587"/>
    <w:rsid w:val="008C40F8"/>
    <w:rsid w:val="008C490D"/>
    <w:rsid w:val="008C5CDA"/>
    <w:rsid w:val="008C614A"/>
    <w:rsid w:val="008C6B93"/>
    <w:rsid w:val="008C6FFD"/>
    <w:rsid w:val="008D006A"/>
    <w:rsid w:val="008D217C"/>
    <w:rsid w:val="008D275E"/>
    <w:rsid w:val="008D27A4"/>
    <w:rsid w:val="008D2FD1"/>
    <w:rsid w:val="008D365F"/>
    <w:rsid w:val="008D4263"/>
    <w:rsid w:val="008D527C"/>
    <w:rsid w:val="008D7539"/>
    <w:rsid w:val="008D768D"/>
    <w:rsid w:val="008D7BEB"/>
    <w:rsid w:val="008E011F"/>
    <w:rsid w:val="008E0B34"/>
    <w:rsid w:val="008E10F6"/>
    <w:rsid w:val="008E140A"/>
    <w:rsid w:val="008E2EF4"/>
    <w:rsid w:val="008E3112"/>
    <w:rsid w:val="008E3156"/>
    <w:rsid w:val="008E3535"/>
    <w:rsid w:val="008E4B4B"/>
    <w:rsid w:val="008E61C0"/>
    <w:rsid w:val="008E64A6"/>
    <w:rsid w:val="008E7B3C"/>
    <w:rsid w:val="008F03E8"/>
    <w:rsid w:val="008F101D"/>
    <w:rsid w:val="008F17F9"/>
    <w:rsid w:val="008F1E03"/>
    <w:rsid w:val="008F2081"/>
    <w:rsid w:val="008F31D9"/>
    <w:rsid w:val="008F34DA"/>
    <w:rsid w:val="008F42EC"/>
    <w:rsid w:val="008F4435"/>
    <w:rsid w:val="008F4F69"/>
    <w:rsid w:val="008F58E5"/>
    <w:rsid w:val="008F59D2"/>
    <w:rsid w:val="008F5AD0"/>
    <w:rsid w:val="008F6863"/>
    <w:rsid w:val="008F6898"/>
    <w:rsid w:val="008F7346"/>
    <w:rsid w:val="008F772A"/>
    <w:rsid w:val="009003EF"/>
    <w:rsid w:val="00900F42"/>
    <w:rsid w:val="009018E6"/>
    <w:rsid w:val="00901C1B"/>
    <w:rsid w:val="00901D62"/>
    <w:rsid w:val="00902914"/>
    <w:rsid w:val="00905148"/>
    <w:rsid w:val="00905350"/>
    <w:rsid w:val="00905E85"/>
    <w:rsid w:val="00907131"/>
    <w:rsid w:val="0090783A"/>
    <w:rsid w:val="00907D31"/>
    <w:rsid w:val="009103EE"/>
    <w:rsid w:val="0091046A"/>
    <w:rsid w:val="00910A21"/>
    <w:rsid w:val="0091187A"/>
    <w:rsid w:val="00911E2E"/>
    <w:rsid w:val="009121B9"/>
    <w:rsid w:val="0091233E"/>
    <w:rsid w:val="00912EA0"/>
    <w:rsid w:val="0091421F"/>
    <w:rsid w:val="009147B7"/>
    <w:rsid w:val="00914B2B"/>
    <w:rsid w:val="00916FC1"/>
    <w:rsid w:val="00920122"/>
    <w:rsid w:val="009202F8"/>
    <w:rsid w:val="00920EBB"/>
    <w:rsid w:val="009210B5"/>
    <w:rsid w:val="00921A40"/>
    <w:rsid w:val="00921A82"/>
    <w:rsid w:val="00921F77"/>
    <w:rsid w:val="00922268"/>
    <w:rsid w:val="0092273B"/>
    <w:rsid w:val="00923AFF"/>
    <w:rsid w:val="00923B52"/>
    <w:rsid w:val="009243F3"/>
    <w:rsid w:val="00924A95"/>
    <w:rsid w:val="00924AD0"/>
    <w:rsid w:val="00925B78"/>
    <w:rsid w:val="0092664C"/>
    <w:rsid w:val="00926DAE"/>
    <w:rsid w:val="00927B2C"/>
    <w:rsid w:val="00930925"/>
    <w:rsid w:val="009309D6"/>
    <w:rsid w:val="009311FC"/>
    <w:rsid w:val="009314B6"/>
    <w:rsid w:val="00931D65"/>
    <w:rsid w:val="00932313"/>
    <w:rsid w:val="00934779"/>
    <w:rsid w:val="00934A3E"/>
    <w:rsid w:val="00935C9A"/>
    <w:rsid w:val="009363DD"/>
    <w:rsid w:val="0093691A"/>
    <w:rsid w:val="00936E46"/>
    <w:rsid w:val="009375F8"/>
    <w:rsid w:val="00937A99"/>
    <w:rsid w:val="009409C0"/>
    <w:rsid w:val="00941676"/>
    <w:rsid w:val="00941C1F"/>
    <w:rsid w:val="00941C2D"/>
    <w:rsid w:val="00943051"/>
    <w:rsid w:val="00943EF0"/>
    <w:rsid w:val="00944A74"/>
    <w:rsid w:val="00944E0B"/>
    <w:rsid w:val="00945707"/>
    <w:rsid w:val="00946C86"/>
    <w:rsid w:val="00947504"/>
    <w:rsid w:val="00947998"/>
    <w:rsid w:val="0095000D"/>
    <w:rsid w:val="009530BF"/>
    <w:rsid w:val="00954AEE"/>
    <w:rsid w:val="00956A6F"/>
    <w:rsid w:val="009570E1"/>
    <w:rsid w:val="00957478"/>
    <w:rsid w:val="009575B3"/>
    <w:rsid w:val="009577A4"/>
    <w:rsid w:val="009610A5"/>
    <w:rsid w:val="009619F4"/>
    <w:rsid w:val="00961CF4"/>
    <w:rsid w:val="00962D7D"/>
    <w:rsid w:val="00964D04"/>
    <w:rsid w:val="0096560F"/>
    <w:rsid w:val="0096644E"/>
    <w:rsid w:val="0096691D"/>
    <w:rsid w:val="00966CE3"/>
    <w:rsid w:val="00966E7F"/>
    <w:rsid w:val="00966F57"/>
    <w:rsid w:val="00966FD8"/>
    <w:rsid w:val="00967ADB"/>
    <w:rsid w:val="00970249"/>
    <w:rsid w:val="0097049F"/>
    <w:rsid w:val="00970510"/>
    <w:rsid w:val="00970CBD"/>
    <w:rsid w:val="009717AD"/>
    <w:rsid w:val="0097195A"/>
    <w:rsid w:val="00973095"/>
    <w:rsid w:val="0097359D"/>
    <w:rsid w:val="009739B4"/>
    <w:rsid w:val="00975860"/>
    <w:rsid w:val="00977923"/>
    <w:rsid w:val="00980151"/>
    <w:rsid w:val="009804C4"/>
    <w:rsid w:val="00980B76"/>
    <w:rsid w:val="00983337"/>
    <w:rsid w:val="00984E83"/>
    <w:rsid w:val="00986211"/>
    <w:rsid w:val="0098649D"/>
    <w:rsid w:val="00986698"/>
    <w:rsid w:val="009905DE"/>
    <w:rsid w:val="00991FD3"/>
    <w:rsid w:val="009924D1"/>
    <w:rsid w:val="00993084"/>
    <w:rsid w:val="00993642"/>
    <w:rsid w:val="00994523"/>
    <w:rsid w:val="00996508"/>
    <w:rsid w:val="00997495"/>
    <w:rsid w:val="00997640"/>
    <w:rsid w:val="009979F2"/>
    <w:rsid w:val="00997DDF"/>
    <w:rsid w:val="009A0761"/>
    <w:rsid w:val="009A17C8"/>
    <w:rsid w:val="009A1BF1"/>
    <w:rsid w:val="009A2FBE"/>
    <w:rsid w:val="009A337B"/>
    <w:rsid w:val="009A3618"/>
    <w:rsid w:val="009A3F27"/>
    <w:rsid w:val="009A41A1"/>
    <w:rsid w:val="009A43B0"/>
    <w:rsid w:val="009A4510"/>
    <w:rsid w:val="009A46BE"/>
    <w:rsid w:val="009A4D6A"/>
    <w:rsid w:val="009A5858"/>
    <w:rsid w:val="009A5BC8"/>
    <w:rsid w:val="009A73C8"/>
    <w:rsid w:val="009A7659"/>
    <w:rsid w:val="009A7D5F"/>
    <w:rsid w:val="009B044D"/>
    <w:rsid w:val="009B089F"/>
    <w:rsid w:val="009B1AF2"/>
    <w:rsid w:val="009B3244"/>
    <w:rsid w:val="009B3B42"/>
    <w:rsid w:val="009B45D1"/>
    <w:rsid w:val="009B5D16"/>
    <w:rsid w:val="009B6F75"/>
    <w:rsid w:val="009B6F84"/>
    <w:rsid w:val="009C0130"/>
    <w:rsid w:val="009C1505"/>
    <w:rsid w:val="009C2F38"/>
    <w:rsid w:val="009C36A0"/>
    <w:rsid w:val="009C40B8"/>
    <w:rsid w:val="009C41E9"/>
    <w:rsid w:val="009C54DC"/>
    <w:rsid w:val="009C57D0"/>
    <w:rsid w:val="009C5862"/>
    <w:rsid w:val="009C78A1"/>
    <w:rsid w:val="009C7F98"/>
    <w:rsid w:val="009D008A"/>
    <w:rsid w:val="009D07B0"/>
    <w:rsid w:val="009D09E5"/>
    <w:rsid w:val="009D13ED"/>
    <w:rsid w:val="009D14F0"/>
    <w:rsid w:val="009D2294"/>
    <w:rsid w:val="009D2D09"/>
    <w:rsid w:val="009D32B7"/>
    <w:rsid w:val="009D49C4"/>
    <w:rsid w:val="009D4E79"/>
    <w:rsid w:val="009D61FF"/>
    <w:rsid w:val="009D66F2"/>
    <w:rsid w:val="009D680C"/>
    <w:rsid w:val="009D6834"/>
    <w:rsid w:val="009D6A1C"/>
    <w:rsid w:val="009D7392"/>
    <w:rsid w:val="009E06F9"/>
    <w:rsid w:val="009E3A26"/>
    <w:rsid w:val="009E4A2D"/>
    <w:rsid w:val="009E5E53"/>
    <w:rsid w:val="009E68AF"/>
    <w:rsid w:val="009E6B10"/>
    <w:rsid w:val="009F12B7"/>
    <w:rsid w:val="009F229D"/>
    <w:rsid w:val="009F2B59"/>
    <w:rsid w:val="009F4B6E"/>
    <w:rsid w:val="00A000D9"/>
    <w:rsid w:val="00A02068"/>
    <w:rsid w:val="00A0224A"/>
    <w:rsid w:val="00A02400"/>
    <w:rsid w:val="00A03439"/>
    <w:rsid w:val="00A04930"/>
    <w:rsid w:val="00A04D1C"/>
    <w:rsid w:val="00A07182"/>
    <w:rsid w:val="00A07CE5"/>
    <w:rsid w:val="00A10342"/>
    <w:rsid w:val="00A1060C"/>
    <w:rsid w:val="00A11BBB"/>
    <w:rsid w:val="00A12987"/>
    <w:rsid w:val="00A12A7A"/>
    <w:rsid w:val="00A13E4B"/>
    <w:rsid w:val="00A156AB"/>
    <w:rsid w:val="00A16328"/>
    <w:rsid w:val="00A1637D"/>
    <w:rsid w:val="00A2093A"/>
    <w:rsid w:val="00A20CA4"/>
    <w:rsid w:val="00A212BE"/>
    <w:rsid w:val="00A21BF1"/>
    <w:rsid w:val="00A2319A"/>
    <w:rsid w:val="00A23616"/>
    <w:rsid w:val="00A2372E"/>
    <w:rsid w:val="00A254C3"/>
    <w:rsid w:val="00A25A15"/>
    <w:rsid w:val="00A26620"/>
    <w:rsid w:val="00A26D0B"/>
    <w:rsid w:val="00A33540"/>
    <w:rsid w:val="00A3452E"/>
    <w:rsid w:val="00A35BE1"/>
    <w:rsid w:val="00A372AB"/>
    <w:rsid w:val="00A37D00"/>
    <w:rsid w:val="00A40515"/>
    <w:rsid w:val="00A413AE"/>
    <w:rsid w:val="00A41CFA"/>
    <w:rsid w:val="00A41F11"/>
    <w:rsid w:val="00A431C3"/>
    <w:rsid w:val="00A4348E"/>
    <w:rsid w:val="00A44B97"/>
    <w:rsid w:val="00A4567A"/>
    <w:rsid w:val="00A45CD7"/>
    <w:rsid w:val="00A46414"/>
    <w:rsid w:val="00A4783F"/>
    <w:rsid w:val="00A50B6F"/>
    <w:rsid w:val="00A512FB"/>
    <w:rsid w:val="00A51819"/>
    <w:rsid w:val="00A51F25"/>
    <w:rsid w:val="00A526E5"/>
    <w:rsid w:val="00A52A12"/>
    <w:rsid w:val="00A53AB7"/>
    <w:rsid w:val="00A55EA4"/>
    <w:rsid w:val="00A55FD8"/>
    <w:rsid w:val="00A57C87"/>
    <w:rsid w:val="00A60C27"/>
    <w:rsid w:val="00A611D6"/>
    <w:rsid w:val="00A627D9"/>
    <w:rsid w:val="00A62CDF"/>
    <w:rsid w:val="00A6339C"/>
    <w:rsid w:val="00A64014"/>
    <w:rsid w:val="00A6411D"/>
    <w:rsid w:val="00A643CF"/>
    <w:rsid w:val="00A64FBA"/>
    <w:rsid w:val="00A6595B"/>
    <w:rsid w:val="00A66BA6"/>
    <w:rsid w:val="00A67195"/>
    <w:rsid w:val="00A67D2A"/>
    <w:rsid w:val="00A705D4"/>
    <w:rsid w:val="00A70C19"/>
    <w:rsid w:val="00A70EF2"/>
    <w:rsid w:val="00A71A75"/>
    <w:rsid w:val="00A72695"/>
    <w:rsid w:val="00A73CB9"/>
    <w:rsid w:val="00A73D92"/>
    <w:rsid w:val="00A74171"/>
    <w:rsid w:val="00A74781"/>
    <w:rsid w:val="00A74C36"/>
    <w:rsid w:val="00A7669D"/>
    <w:rsid w:val="00A766F2"/>
    <w:rsid w:val="00A77440"/>
    <w:rsid w:val="00A77657"/>
    <w:rsid w:val="00A80F89"/>
    <w:rsid w:val="00A8115F"/>
    <w:rsid w:val="00A81547"/>
    <w:rsid w:val="00A83311"/>
    <w:rsid w:val="00A83457"/>
    <w:rsid w:val="00A83F10"/>
    <w:rsid w:val="00A840C8"/>
    <w:rsid w:val="00A85424"/>
    <w:rsid w:val="00A858B1"/>
    <w:rsid w:val="00A8634B"/>
    <w:rsid w:val="00A90169"/>
    <w:rsid w:val="00A9084D"/>
    <w:rsid w:val="00A90ECA"/>
    <w:rsid w:val="00A925E6"/>
    <w:rsid w:val="00A933E3"/>
    <w:rsid w:val="00A93E4C"/>
    <w:rsid w:val="00A940E7"/>
    <w:rsid w:val="00A95A59"/>
    <w:rsid w:val="00A96948"/>
    <w:rsid w:val="00A977D4"/>
    <w:rsid w:val="00AA0971"/>
    <w:rsid w:val="00AA0B74"/>
    <w:rsid w:val="00AA1158"/>
    <w:rsid w:val="00AA17C9"/>
    <w:rsid w:val="00AA19CE"/>
    <w:rsid w:val="00AA37E7"/>
    <w:rsid w:val="00AA5735"/>
    <w:rsid w:val="00AA7BB4"/>
    <w:rsid w:val="00AB0885"/>
    <w:rsid w:val="00AB128A"/>
    <w:rsid w:val="00AB2B46"/>
    <w:rsid w:val="00AB2BB8"/>
    <w:rsid w:val="00AB752E"/>
    <w:rsid w:val="00AB7F74"/>
    <w:rsid w:val="00AC2349"/>
    <w:rsid w:val="00AC2E07"/>
    <w:rsid w:val="00AC7EC6"/>
    <w:rsid w:val="00AD06CE"/>
    <w:rsid w:val="00AD5B3F"/>
    <w:rsid w:val="00AD67AA"/>
    <w:rsid w:val="00AD73EB"/>
    <w:rsid w:val="00AE03F6"/>
    <w:rsid w:val="00AE099B"/>
    <w:rsid w:val="00AE4592"/>
    <w:rsid w:val="00AE4F14"/>
    <w:rsid w:val="00AE5ADE"/>
    <w:rsid w:val="00AE6531"/>
    <w:rsid w:val="00AF0160"/>
    <w:rsid w:val="00AF1374"/>
    <w:rsid w:val="00AF1770"/>
    <w:rsid w:val="00AF1846"/>
    <w:rsid w:val="00AF3279"/>
    <w:rsid w:val="00AF35FB"/>
    <w:rsid w:val="00AF3E30"/>
    <w:rsid w:val="00AF4BE1"/>
    <w:rsid w:val="00AF558B"/>
    <w:rsid w:val="00AF5E9C"/>
    <w:rsid w:val="00AF72C6"/>
    <w:rsid w:val="00AF79E4"/>
    <w:rsid w:val="00AF7DF6"/>
    <w:rsid w:val="00B04F89"/>
    <w:rsid w:val="00B060D4"/>
    <w:rsid w:val="00B063FC"/>
    <w:rsid w:val="00B07557"/>
    <w:rsid w:val="00B10571"/>
    <w:rsid w:val="00B10A38"/>
    <w:rsid w:val="00B1146F"/>
    <w:rsid w:val="00B1350C"/>
    <w:rsid w:val="00B13C7E"/>
    <w:rsid w:val="00B16547"/>
    <w:rsid w:val="00B20B4D"/>
    <w:rsid w:val="00B20EA7"/>
    <w:rsid w:val="00B22DD0"/>
    <w:rsid w:val="00B235D9"/>
    <w:rsid w:val="00B23E47"/>
    <w:rsid w:val="00B24E4F"/>
    <w:rsid w:val="00B255E4"/>
    <w:rsid w:val="00B2582E"/>
    <w:rsid w:val="00B2740F"/>
    <w:rsid w:val="00B27879"/>
    <w:rsid w:val="00B31023"/>
    <w:rsid w:val="00B3265C"/>
    <w:rsid w:val="00B33BEF"/>
    <w:rsid w:val="00B35621"/>
    <w:rsid w:val="00B37809"/>
    <w:rsid w:val="00B37AAB"/>
    <w:rsid w:val="00B407CD"/>
    <w:rsid w:val="00B41B82"/>
    <w:rsid w:val="00B41C6B"/>
    <w:rsid w:val="00B41C93"/>
    <w:rsid w:val="00B41F7E"/>
    <w:rsid w:val="00B43AF5"/>
    <w:rsid w:val="00B43B78"/>
    <w:rsid w:val="00B43F6E"/>
    <w:rsid w:val="00B449EC"/>
    <w:rsid w:val="00B44F32"/>
    <w:rsid w:val="00B456BC"/>
    <w:rsid w:val="00B46864"/>
    <w:rsid w:val="00B46BCA"/>
    <w:rsid w:val="00B51899"/>
    <w:rsid w:val="00B51917"/>
    <w:rsid w:val="00B5198C"/>
    <w:rsid w:val="00B54064"/>
    <w:rsid w:val="00B54513"/>
    <w:rsid w:val="00B57BF1"/>
    <w:rsid w:val="00B605F1"/>
    <w:rsid w:val="00B60725"/>
    <w:rsid w:val="00B62085"/>
    <w:rsid w:val="00B63900"/>
    <w:rsid w:val="00B63F06"/>
    <w:rsid w:val="00B64834"/>
    <w:rsid w:val="00B66BE8"/>
    <w:rsid w:val="00B73B49"/>
    <w:rsid w:val="00B75AAD"/>
    <w:rsid w:val="00B76167"/>
    <w:rsid w:val="00B7703B"/>
    <w:rsid w:val="00B77EBE"/>
    <w:rsid w:val="00B805BB"/>
    <w:rsid w:val="00B80EC6"/>
    <w:rsid w:val="00B816B7"/>
    <w:rsid w:val="00B835F7"/>
    <w:rsid w:val="00B84071"/>
    <w:rsid w:val="00B8453A"/>
    <w:rsid w:val="00B84684"/>
    <w:rsid w:val="00B84A36"/>
    <w:rsid w:val="00B867E2"/>
    <w:rsid w:val="00B86BB8"/>
    <w:rsid w:val="00B87425"/>
    <w:rsid w:val="00B8788C"/>
    <w:rsid w:val="00B90445"/>
    <w:rsid w:val="00B9055F"/>
    <w:rsid w:val="00B90E8B"/>
    <w:rsid w:val="00B915EB"/>
    <w:rsid w:val="00B91DD6"/>
    <w:rsid w:val="00B9249E"/>
    <w:rsid w:val="00B9451E"/>
    <w:rsid w:val="00B945EB"/>
    <w:rsid w:val="00B94FCA"/>
    <w:rsid w:val="00B95AE0"/>
    <w:rsid w:val="00B95FF8"/>
    <w:rsid w:val="00B9680D"/>
    <w:rsid w:val="00B9721E"/>
    <w:rsid w:val="00BA0038"/>
    <w:rsid w:val="00BA09D4"/>
    <w:rsid w:val="00BA1653"/>
    <w:rsid w:val="00BA2715"/>
    <w:rsid w:val="00BA3ED5"/>
    <w:rsid w:val="00BA40E6"/>
    <w:rsid w:val="00BA6908"/>
    <w:rsid w:val="00BB0229"/>
    <w:rsid w:val="00BB12EE"/>
    <w:rsid w:val="00BB20ED"/>
    <w:rsid w:val="00BB3960"/>
    <w:rsid w:val="00BB3C49"/>
    <w:rsid w:val="00BB4037"/>
    <w:rsid w:val="00BB4642"/>
    <w:rsid w:val="00BB5391"/>
    <w:rsid w:val="00BB5807"/>
    <w:rsid w:val="00BB650A"/>
    <w:rsid w:val="00BB6605"/>
    <w:rsid w:val="00BB6C90"/>
    <w:rsid w:val="00BB7F32"/>
    <w:rsid w:val="00BC03C6"/>
    <w:rsid w:val="00BC08F6"/>
    <w:rsid w:val="00BC0FC5"/>
    <w:rsid w:val="00BC1167"/>
    <w:rsid w:val="00BC1347"/>
    <w:rsid w:val="00BC1C31"/>
    <w:rsid w:val="00BC2E09"/>
    <w:rsid w:val="00BC49B0"/>
    <w:rsid w:val="00BC4F62"/>
    <w:rsid w:val="00BC675B"/>
    <w:rsid w:val="00BC72CA"/>
    <w:rsid w:val="00BC7AB4"/>
    <w:rsid w:val="00BC7ACA"/>
    <w:rsid w:val="00BC7C78"/>
    <w:rsid w:val="00BC7DDC"/>
    <w:rsid w:val="00BD00B4"/>
    <w:rsid w:val="00BD1149"/>
    <w:rsid w:val="00BD1180"/>
    <w:rsid w:val="00BD281D"/>
    <w:rsid w:val="00BD2CE7"/>
    <w:rsid w:val="00BD2E5C"/>
    <w:rsid w:val="00BD3EF6"/>
    <w:rsid w:val="00BD4495"/>
    <w:rsid w:val="00BD6042"/>
    <w:rsid w:val="00BD71C8"/>
    <w:rsid w:val="00BD7657"/>
    <w:rsid w:val="00BD7988"/>
    <w:rsid w:val="00BE04B5"/>
    <w:rsid w:val="00BE06DA"/>
    <w:rsid w:val="00BE1555"/>
    <w:rsid w:val="00BE3BC7"/>
    <w:rsid w:val="00BE41F9"/>
    <w:rsid w:val="00BE4DDD"/>
    <w:rsid w:val="00BE56DD"/>
    <w:rsid w:val="00BE5B8D"/>
    <w:rsid w:val="00BE60FA"/>
    <w:rsid w:val="00BF093A"/>
    <w:rsid w:val="00BF0B64"/>
    <w:rsid w:val="00BF1D0B"/>
    <w:rsid w:val="00BF1F7F"/>
    <w:rsid w:val="00BF5476"/>
    <w:rsid w:val="00BF5F7F"/>
    <w:rsid w:val="00BF73EC"/>
    <w:rsid w:val="00C003CA"/>
    <w:rsid w:val="00C01876"/>
    <w:rsid w:val="00C0250F"/>
    <w:rsid w:val="00C02ECA"/>
    <w:rsid w:val="00C030D7"/>
    <w:rsid w:val="00C03C21"/>
    <w:rsid w:val="00C04925"/>
    <w:rsid w:val="00C04B2B"/>
    <w:rsid w:val="00C04E2D"/>
    <w:rsid w:val="00C07144"/>
    <w:rsid w:val="00C07AC7"/>
    <w:rsid w:val="00C102C3"/>
    <w:rsid w:val="00C104CD"/>
    <w:rsid w:val="00C149D6"/>
    <w:rsid w:val="00C15841"/>
    <w:rsid w:val="00C1720E"/>
    <w:rsid w:val="00C1777A"/>
    <w:rsid w:val="00C2078B"/>
    <w:rsid w:val="00C220D5"/>
    <w:rsid w:val="00C24F39"/>
    <w:rsid w:val="00C25280"/>
    <w:rsid w:val="00C25771"/>
    <w:rsid w:val="00C27247"/>
    <w:rsid w:val="00C27459"/>
    <w:rsid w:val="00C27637"/>
    <w:rsid w:val="00C31F74"/>
    <w:rsid w:val="00C33CDE"/>
    <w:rsid w:val="00C3489D"/>
    <w:rsid w:val="00C35164"/>
    <w:rsid w:val="00C351F8"/>
    <w:rsid w:val="00C355E0"/>
    <w:rsid w:val="00C3626B"/>
    <w:rsid w:val="00C372E3"/>
    <w:rsid w:val="00C408E7"/>
    <w:rsid w:val="00C411AB"/>
    <w:rsid w:val="00C420D8"/>
    <w:rsid w:val="00C4291D"/>
    <w:rsid w:val="00C4430E"/>
    <w:rsid w:val="00C44615"/>
    <w:rsid w:val="00C46906"/>
    <w:rsid w:val="00C46CEE"/>
    <w:rsid w:val="00C46D80"/>
    <w:rsid w:val="00C46D93"/>
    <w:rsid w:val="00C50008"/>
    <w:rsid w:val="00C50A70"/>
    <w:rsid w:val="00C511EA"/>
    <w:rsid w:val="00C5362B"/>
    <w:rsid w:val="00C53917"/>
    <w:rsid w:val="00C54BA3"/>
    <w:rsid w:val="00C5554C"/>
    <w:rsid w:val="00C562BF"/>
    <w:rsid w:val="00C56F63"/>
    <w:rsid w:val="00C5705A"/>
    <w:rsid w:val="00C573BB"/>
    <w:rsid w:val="00C606A3"/>
    <w:rsid w:val="00C62395"/>
    <w:rsid w:val="00C6370A"/>
    <w:rsid w:val="00C652E5"/>
    <w:rsid w:val="00C652F8"/>
    <w:rsid w:val="00C6562F"/>
    <w:rsid w:val="00C6629F"/>
    <w:rsid w:val="00C664C5"/>
    <w:rsid w:val="00C66723"/>
    <w:rsid w:val="00C678CB"/>
    <w:rsid w:val="00C67B4F"/>
    <w:rsid w:val="00C67C4B"/>
    <w:rsid w:val="00C67C5B"/>
    <w:rsid w:val="00C67F36"/>
    <w:rsid w:val="00C70C79"/>
    <w:rsid w:val="00C7250F"/>
    <w:rsid w:val="00C73092"/>
    <w:rsid w:val="00C73A70"/>
    <w:rsid w:val="00C746C3"/>
    <w:rsid w:val="00C75D48"/>
    <w:rsid w:val="00C75DBD"/>
    <w:rsid w:val="00C75F64"/>
    <w:rsid w:val="00C75F9C"/>
    <w:rsid w:val="00C76352"/>
    <w:rsid w:val="00C775DF"/>
    <w:rsid w:val="00C779B0"/>
    <w:rsid w:val="00C77C62"/>
    <w:rsid w:val="00C8383E"/>
    <w:rsid w:val="00C83C00"/>
    <w:rsid w:val="00C83C21"/>
    <w:rsid w:val="00C83E19"/>
    <w:rsid w:val="00C8407E"/>
    <w:rsid w:val="00C84273"/>
    <w:rsid w:val="00C84E82"/>
    <w:rsid w:val="00C85815"/>
    <w:rsid w:val="00C859D9"/>
    <w:rsid w:val="00C87379"/>
    <w:rsid w:val="00C87E0A"/>
    <w:rsid w:val="00C906FC"/>
    <w:rsid w:val="00C91B1B"/>
    <w:rsid w:val="00C91CCF"/>
    <w:rsid w:val="00C94295"/>
    <w:rsid w:val="00C94365"/>
    <w:rsid w:val="00C9439A"/>
    <w:rsid w:val="00C9484B"/>
    <w:rsid w:val="00C95A08"/>
    <w:rsid w:val="00C95F31"/>
    <w:rsid w:val="00C9650E"/>
    <w:rsid w:val="00C9705D"/>
    <w:rsid w:val="00C97918"/>
    <w:rsid w:val="00CA048A"/>
    <w:rsid w:val="00CA2205"/>
    <w:rsid w:val="00CA3801"/>
    <w:rsid w:val="00CA3E84"/>
    <w:rsid w:val="00CA552F"/>
    <w:rsid w:val="00CA57BD"/>
    <w:rsid w:val="00CA61CB"/>
    <w:rsid w:val="00CA6671"/>
    <w:rsid w:val="00CA6AC9"/>
    <w:rsid w:val="00CA7094"/>
    <w:rsid w:val="00CA7E9C"/>
    <w:rsid w:val="00CB02D2"/>
    <w:rsid w:val="00CB0E22"/>
    <w:rsid w:val="00CB2981"/>
    <w:rsid w:val="00CB4073"/>
    <w:rsid w:val="00CB4B5A"/>
    <w:rsid w:val="00CB4E6D"/>
    <w:rsid w:val="00CB4F38"/>
    <w:rsid w:val="00CB7AF9"/>
    <w:rsid w:val="00CB7F01"/>
    <w:rsid w:val="00CC0047"/>
    <w:rsid w:val="00CC348E"/>
    <w:rsid w:val="00CC4ECD"/>
    <w:rsid w:val="00CC5882"/>
    <w:rsid w:val="00CC5B6F"/>
    <w:rsid w:val="00CC5DA4"/>
    <w:rsid w:val="00CC6F5F"/>
    <w:rsid w:val="00CD06DB"/>
    <w:rsid w:val="00CD099D"/>
    <w:rsid w:val="00CD09AE"/>
    <w:rsid w:val="00CD134F"/>
    <w:rsid w:val="00CD178D"/>
    <w:rsid w:val="00CD270B"/>
    <w:rsid w:val="00CD2ECA"/>
    <w:rsid w:val="00CD2F74"/>
    <w:rsid w:val="00CD3229"/>
    <w:rsid w:val="00CD3249"/>
    <w:rsid w:val="00CD39C9"/>
    <w:rsid w:val="00CD4081"/>
    <w:rsid w:val="00CD4704"/>
    <w:rsid w:val="00CD49A8"/>
    <w:rsid w:val="00CD57D7"/>
    <w:rsid w:val="00CD69F2"/>
    <w:rsid w:val="00CE0C5B"/>
    <w:rsid w:val="00CE1841"/>
    <w:rsid w:val="00CE1D6C"/>
    <w:rsid w:val="00CE2E2A"/>
    <w:rsid w:val="00CE3044"/>
    <w:rsid w:val="00CE368C"/>
    <w:rsid w:val="00CE3A74"/>
    <w:rsid w:val="00CE5359"/>
    <w:rsid w:val="00CE5567"/>
    <w:rsid w:val="00CE5CE5"/>
    <w:rsid w:val="00CE5EF8"/>
    <w:rsid w:val="00CE6C73"/>
    <w:rsid w:val="00CE77B6"/>
    <w:rsid w:val="00CE7E0F"/>
    <w:rsid w:val="00CF002D"/>
    <w:rsid w:val="00CF1125"/>
    <w:rsid w:val="00CF34D2"/>
    <w:rsid w:val="00CF4CDC"/>
    <w:rsid w:val="00CF532A"/>
    <w:rsid w:val="00CF5C0F"/>
    <w:rsid w:val="00CF654F"/>
    <w:rsid w:val="00CF65C7"/>
    <w:rsid w:val="00CF6AFE"/>
    <w:rsid w:val="00CF708F"/>
    <w:rsid w:val="00CF71A3"/>
    <w:rsid w:val="00D00661"/>
    <w:rsid w:val="00D01BC0"/>
    <w:rsid w:val="00D01EE6"/>
    <w:rsid w:val="00D02690"/>
    <w:rsid w:val="00D026AC"/>
    <w:rsid w:val="00D03AA8"/>
    <w:rsid w:val="00D03E59"/>
    <w:rsid w:val="00D03E8C"/>
    <w:rsid w:val="00D04802"/>
    <w:rsid w:val="00D0587F"/>
    <w:rsid w:val="00D06147"/>
    <w:rsid w:val="00D06F6C"/>
    <w:rsid w:val="00D102F6"/>
    <w:rsid w:val="00D108AD"/>
    <w:rsid w:val="00D109E1"/>
    <w:rsid w:val="00D10AF1"/>
    <w:rsid w:val="00D10E2F"/>
    <w:rsid w:val="00D11415"/>
    <w:rsid w:val="00D14756"/>
    <w:rsid w:val="00D17F27"/>
    <w:rsid w:val="00D20323"/>
    <w:rsid w:val="00D20F87"/>
    <w:rsid w:val="00D21D72"/>
    <w:rsid w:val="00D22937"/>
    <w:rsid w:val="00D24105"/>
    <w:rsid w:val="00D24939"/>
    <w:rsid w:val="00D259C9"/>
    <w:rsid w:val="00D26B4E"/>
    <w:rsid w:val="00D26C4C"/>
    <w:rsid w:val="00D30730"/>
    <w:rsid w:val="00D30A77"/>
    <w:rsid w:val="00D31A52"/>
    <w:rsid w:val="00D33710"/>
    <w:rsid w:val="00D3487A"/>
    <w:rsid w:val="00D34CB4"/>
    <w:rsid w:val="00D34EE8"/>
    <w:rsid w:val="00D35A51"/>
    <w:rsid w:val="00D35B80"/>
    <w:rsid w:val="00D361CF"/>
    <w:rsid w:val="00D365FC"/>
    <w:rsid w:val="00D367C6"/>
    <w:rsid w:val="00D37E95"/>
    <w:rsid w:val="00D4052F"/>
    <w:rsid w:val="00D40C86"/>
    <w:rsid w:val="00D40DFB"/>
    <w:rsid w:val="00D4149D"/>
    <w:rsid w:val="00D43BBA"/>
    <w:rsid w:val="00D44BB8"/>
    <w:rsid w:val="00D44EBB"/>
    <w:rsid w:val="00D458E7"/>
    <w:rsid w:val="00D46A23"/>
    <w:rsid w:val="00D46F32"/>
    <w:rsid w:val="00D46F8F"/>
    <w:rsid w:val="00D47A45"/>
    <w:rsid w:val="00D50345"/>
    <w:rsid w:val="00D50FD8"/>
    <w:rsid w:val="00D52156"/>
    <w:rsid w:val="00D525D7"/>
    <w:rsid w:val="00D52745"/>
    <w:rsid w:val="00D5287E"/>
    <w:rsid w:val="00D52BC6"/>
    <w:rsid w:val="00D54F44"/>
    <w:rsid w:val="00D55E71"/>
    <w:rsid w:val="00D56358"/>
    <w:rsid w:val="00D564FF"/>
    <w:rsid w:val="00D57332"/>
    <w:rsid w:val="00D57380"/>
    <w:rsid w:val="00D60F93"/>
    <w:rsid w:val="00D6284C"/>
    <w:rsid w:val="00D648C8"/>
    <w:rsid w:val="00D65826"/>
    <w:rsid w:val="00D659A8"/>
    <w:rsid w:val="00D661D1"/>
    <w:rsid w:val="00D676D6"/>
    <w:rsid w:val="00D67B1E"/>
    <w:rsid w:val="00D70A59"/>
    <w:rsid w:val="00D70DA3"/>
    <w:rsid w:val="00D712B6"/>
    <w:rsid w:val="00D71443"/>
    <w:rsid w:val="00D715FD"/>
    <w:rsid w:val="00D71611"/>
    <w:rsid w:val="00D71A2B"/>
    <w:rsid w:val="00D71DF8"/>
    <w:rsid w:val="00D7419C"/>
    <w:rsid w:val="00D7466A"/>
    <w:rsid w:val="00D75B53"/>
    <w:rsid w:val="00D7638F"/>
    <w:rsid w:val="00D763EF"/>
    <w:rsid w:val="00D76E8E"/>
    <w:rsid w:val="00D77937"/>
    <w:rsid w:val="00D81926"/>
    <w:rsid w:val="00D84338"/>
    <w:rsid w:val="00D84A37"/>
    <w:rsid w:val="00D84B05"/>
    <w:rsid w:val="00D864BD"/>
    <w:rsid w:val="00D866A2"/>
    <w:rsid w:val="00D86E78"/>
    <w:rsid w:val="00D87204"/>
    <w:rsid w:val="00D87F6F"/>
    <w:rsid w:val="00D90552"/>
    <w:rsid w:val="00D90B55"/>
    <w:rsid w:val="00D90FC2"/>
    <w:rsid w:val="00D9288A"/>
    <w:rsid w:val="00D9338A"/>
    <w:rsid w:val="00D93BAF"/>
    <w:rsid w:val="00D966AB"/>
    <w:rsid w:val="00D97823"/>
    <w:rsid w:val="00DA0568"/>
    <w:rsid w:val="00DA1978"/>
    <w:rsid w:val="00DA2212"/>
    <w:rsid w:val="00DA5F8A"/>
    <w:rsid w:val="00DA6113"/>
    <w:rsid w:val="00DA650A"/>
    <w:rsid w:val="00DA6681"/>
    <w:rsid w:val="00DA702B"/>
    <w:rsid w:val="00DA7B7F"/>
    <w:rsid w:val="00DA7CBB"/>
    <w:rsid w:val="00DB081B"/>
    <w:rsid w:val="00DB2173"/>
    <w:rsid w:val="00DB2C6B"/>
    <w:rsid w:val="00DB2CA7"/>
    <w:rsid w:val="00DB39BF"/>
    <w:rsid w:val="00DB3C52"/>
    <w:rsid w:val="00DB3EB8"/>
    <w:rsid w:val="00DB470E"/>
    <w:rsid w:val="00DB4AB7"/>
    <w:rsid w:val="00DB65AF"/>
    <w:rsid w:val="00DB6FE5"/>
    <w:rsid w:val="00DB7964"/>
    <w:rsid w:val="00DB7A9D"/>
    <w:rsid w:val="00DB7F03"/>
    <w:rsid w:val="00DC020A"/>
    <w:rsid w:val="00DC0BB8"/>
    <w:rsid w:val="00DC0EF4"/>
    <w:rsid w:val="00DC4273"/>
    <w:rsid w:val="00DC4478"/>
    <w:rsid w:val="00DC48F3"/>
    <w:rsid w:val="00DC5D6B"/>
    <w:rsid w:val="00DC762F"/>
    <w:rsid w:val="00DD0087"/>
    <w:rsid w:val="00DD009D"/>
    <w:rsid w:val="00DD0407"/>
    <w:rsid w:val="00DD16A9"/>
    <w:rsid w:val="00DD2D24"/>
    <w:rsid w:val="00DD4317"/>
    <w:rsid w:val="00DD4F39"/>
    <w:rsid w:val="00DD55B4"/>
    <w:rsid w:val="00DD5C37"/>
    <w:rsid w:val="00DD77B0"/>
    <w:rsid w:val="00DD7BBB"/>
    <w:rsid w:val="00DE186A"/>
    <w:rsid w:val="00DE2701"/>
    <w:rsid w:val="00DE300B"/>
    <w:rsid w:val="00DE4152"/>
    <w:rsid w:val="00DE477D"/>
    <w:rsid w:val="00DE5E05"/>
    <w:rsid w:val="00DE6560"/>
    <w:rsid w:val="00DE71E7"/>
    <w:rsid w:val="00DF1E83"/>
    <w:rsid w:val="00DF1EC0"/>
    <w:rsid w:val="00DF2AD0"/>
    <w:rsid w:val="00DF4320"/>
    <w:rsid w:val="00DF4636"/>
    <w:rsid w:val="00DF4805"/>
    <w:rsid w:val="00DF4A8E"/>
    <w:rsid w:val="00DF4AE1"/>
    <w:rsid w:val="00DF4DDF"/>
    <w:rsid w:val="00DF50D1"/>
    <w:rsid w:val="00DF6EC0"/>
    <w:rsid w:val="00DF7D93"/>
    <w:rsid w:val="00E01619"/>
    <w:rsid w:val="00E01A73"/>
    <w:rsid w:val="00E021B5"/>
    <w:rsid w:val="00E02D7A"/>
    <w:rsid w:val="00E02E46"/>
    <w:rsid w:val="00E0337C"/>
    <w:rsid w:val="00E04EE7"/>
    <w:rsid w:val="00E0523E"/>
    <w:rsid w:val="00E06545"/>
    <w:rsid w:val="00E07898"/>
    <w:rsid w:val="00E10504"/>
    <w:rsid w:val="00E10C22"/>
    <w:rsid w:val="00E12610"/>
    <w:rsid w:val="00E12F62"/>
    <w:rsid w:val="00E13230"/>
    <w:rsid w:val="00E13E81"/>
    <w:rsid w:val="00E1508F"/>
    <w:rsid w:val="00E15F76"/>
    <w:rsid w:val="00E165ED"/>
    <w:rsid w:val="00E17076"/>
    <w:rsid w:val="00E174BD"/>
    <w:rsid w:val="00E177F5"/>
    <w:rsid w:val="00E202A5"/>
    <w:rsid w:val="00E24734"/>
    <w:rsid w:val="00E26926"/>
    <w:rsid w:val="00E27BEA"/>
    <w:rsid w:val="00E27EB4"/>
    <w:rsid w:val="00E30A67"/>
    <w:rsid w:val="00E313F9"/>
    <w:rsid w:val="00E328AE"/>
    <w:rsid w:val="00E33A32"/>
    <w:rsid w:val="00E340C2"/>
    <w:rsid w:val="00E40026"/>
    <w:rsid w:val="00E4005C"/>
    <w:rsid w:val="00E40489"/>
    <w:rsid w:val="00E41FB4"/>
    <w:rsid w:val="00E42B47"/>
    <w:rsid w:val="00E436BE"/>
    <w:rsid w:val="00E44DDD"/>
    <w:rsid w:val="00E4503C"/>
    <w:rsid w:val="00E45065"/>
    <w:rsid w:val="00E453E0"/>
    <w:rsid w:val="00E458AB"/>
    <w:rsid w:val="00E4676D"/>
    <w:rsid w:val="00E469FE"/>
    <w:rsid w:val="00E46C6E"/>
    <w:rsid w:val="00E47762"/>
    <w:rsid w:val="00E50530"/>
    <w:rsid w:val="00E513AE"/>
    <w:rsid w:val="00E51C0D"/>
    <w:rsid w:val="00E52338"/>
    <w:rsid w:val="00E53238"/>
    <w:rsid w:val="00E53975"/>
    <w:rsid w:val="00E53AA0"/>
    <w:rsid w:val="00E53D7F"/>
    <w:rsid w:val="00E561EE"/>
    <w:rsid w:val="00E563E3"/>
    <w:rsid w:val="00E568C2"/>
    <w:rsid w:val="00E57968"/>
    <w:rsid w:val="00E57FCC"/>
    <w:rsid w:val="00E60E4D"/>
    <w:rsid w:val="00E6104A"/>
    <w:rsid w:val="00E617EF"/>
    <w:rsid w:val="00E618F8"/>
    <w:rsid w:val="00E6193A"/>
    <w:rsid w:val="00E61C23"/>
    <w:rsid w:val="00E62ACA"/>
    <w:rsid w:val="00E652E5"/>
    <w:rsid w:val="00E65BF6"/>
    <w:rsid w:val="00E67427"/>
    <w:rsid w:val="00E67820"/>
    <w:rsid w:val="00E67CE2"/>
    <w:rsid w:val="00E704D4"/>
    <w:rsid w:val="00E707E8"/>
    <w:rsid w:val="00E71643"/>
    <w:rsid w:val="00E727FB"/>
    <w:rsid w:val="00E72FB7"/>
    <w:rsid w:val="00E7311B"/>
    <w:rsid w:val="00E73197"/>
    <w:rsid w:val="00E73554"/>
    <w:rsid w:val="00E74C65"/>
    <w:rsid w:val="00E7525D"/>
    <w:rsid w:val="00E7611E"/>
    <w:rsid w:val="00E7633C"/>
    <w:rsid w:val="00E769E9"/>
    <w:rsid w:val="00E77A72"/>
    <w:rsid w:val="00E80070"/>
    <w:rsid w:val="00E801FE"/>
    <w:rsid w:val="00E806AC"/>
    <w:rsid w:val="00E82008"/>
    <w:rsid w:val="00E82BE1"/>
    <w:rsid w:val="00E840C1"/>
    <w:rsid w:val="00E843F8"/>
    <w:rsid w:val="00E84CAE"/>
    <w:rsid w:val="00E85574"/>
    <w:rsid w:val="00E85A18"/>
    <w:rsid w:val="00E866B5"/>
    <w:rsid w:val="00E875E1"/>
    <w:rsid w:val="00E87735"/>
    <w:rsid w:val="00E940F9"/>
    <w:rsid w:val="00E94E5B"/>
    <w:rsid w:val="00E975A5"/>
    <w:rsid w:val="00E97A9A"/>
    <w:rsid w:val="00EA0A3E"/>
    <w:rsid w:val="00EA0C34"/>
    <w:rsid w:val="00EA1148"/>
    <w:rsid w:val="00EA15AE"/>
    <w:rsid w:val="00EA2359"/>
    <w:rsid w:val="00EA2E68"/>
    <w:rsid w:val="00EA33C0"/>
    <w:rsid w:val="00EA37FC"/>
    <w:rsid w:val="00EA48AA"/>
    <w:rsid w:val="00EA4DBB"/>
    <w:rsid w:val="00EA5D07"/>
    <w:rsid w:val="00EA6D0E"/>
    <w:rsid w:val="00EA6F76"/>
    <w:rsid w:val="00EA74F5"/>
    <w:rsid w:val="00EA77AA"/>
    <w:rsid w:val="00EB0508"/>
    <w:rsid w:val="00EB08AA"/>
    <w:rsid w:val="00EB195E"/>
    <w:rsid w:val="00EB1C8A"/>
    <w:rsid w:val="00EB1E78"/>
    <w:rsid w:val="00EB206C"/>
    <w:rsid w:val="00EB381B"/>
    <w:rsid w:val="00EB4284"/>
    <w:rsid w:val="00EB48E8"/>
    <w:rsid w:val="00EB4C5B"/>
    <w:rsid w:val="00EB54A5"/>
    <w:rsid w:val="00EB5CE8"/>
    <w:rsid w:val="00EB5DC3"/>
    <w:rsid w:val="00EB6A82"/>
    <w:rsid w:val="00EB6A99"/>
    <w:rsid w:val="00EB6B95"/>
    <w:rsid w:val="00EB778F"/>
    <w:rsid w:val="00EB79CB"/>
    <w:rsid w:val="00EB7D2E"/>
    <w:rsid w:val="00EB7E91"/>
    <w:rsid w:val="00EC1080"/>
    <w:rsid w:val="00EC142C"/>
    <w:rsid w:val="00EC1B7F"/>
    <w:rsid w:val="00EC28A9"/>
    <w:rsid w:val="00EC2ABC"/>
    <w:rsid w:val="00EC2BDC"/>
    <w:rsid w:val="00EC2DCC"/>
    <w:rsid w:val="00EC38F2"/>
    <w:rsid w:val="00EC41D8"/>
    <w:rsid w:val="00EC4775"/>
    <w:rsid w:val="00EC485F"/>
    <w:rsid w:val="00EC49F4"/>
    <w:rsid w:val="00EC55C7"/>
    <w:rsid w:val="00EC5772"/>
    <w:rsid w:val="00EC5917"/>
    <w:rsid w:val="00EC63FF"/>
    <w:rsid w:val="00EC6638"/>
    <w:rsid w:val="00EC6B3C"/>
    <w:rsid w:val="00EC6BF6"/>
    <w:rsid w:val="00EC7F3E"/>
    <w:rsid w:val="00ED0313"/>
    <w:rsid w:val="00ED0506"/>
    <w:rsid w:val="00ED0C23"/>
    <w:rsid w:val="00ED0CDD"/>
    <w:rsid w:val="00ED0DF7"/>
    <w:rsid w:val="00ED16CD"/>
    <w:rsid w:val="00ED22C7"/>
    <w:rsid w:val="00ED33DB"/>
    <w:rsid w:val="00ED3444"/>
    <w:rsid w:val="00ED34B0"/>
    <w:rsid w:val="00ED3A08"/>
    <w:rsid w:val="00ED3D44"/>
    <w:rsid w:val="00ED51BC"/>
    <w:rsid w:val="00ED55E3"/>
    <w:rsid w:val="00ED5ED2"/>
    <w:rsid w:val="00ED6117"/>
    <w:rsid w:val="00ED69B5"/>
    <w:rsid w:val="00ED7108"/>
    <w:rsid w:val="00ED75C4"/>
    <w:rsid w:val="00ED7694"/>
    <w:rsid w:val="00ED7B21"/>
    <w:rsid w:val="00EE35A7"/>
    <w:rsid w:val="00EE4068"/>
    <w:rsid w:val="00EE537B"/>
    <w:rsid w:val="00EE63CF"/>
    <w:rsid w:val="00EE65D8"/>
    <w:rsid w:val="00EE6847"/>
    <w:rsid w:val="00EE6D54"/>
    <w:rsid w:val="00EF09D7"/>
    <w:rsid w:val="00EF0EE4"/>
    <w:rsid w:val="00EF1557"/>
    <w:rsid w:val="00EF1835"/>
    <w:rsid w:val="00EF1A70"/>
    <w:rsid w:val="00EF2771"/>
    <w:rsid w:val="00EF2F41"/>
    <w:rsid w:val="00EF42E4"/>
    <w:rsid w:val="00EF4530"/>
    <w:rsid w:val="00EF53A1"/>
    <w:rsid w:val="00EF58F0"/>
    <w:rsid w:val="00EF5A3D"/>
    <w:rsid w:val="00EF6D26"/>
    <w:rsid w:val="00EF7595"/>
    <w:rsid w:val="00EF776C"/>
    <w:rsid w:val="00EF7F9D"/>
    <w:rsid w:val="00F000DC"/>
    <w:rsid w:val="00F00643"/>
    <w:rsid w:val="00F014FB"/>
    <w:rsid w:val="00F036C4"/>
    <w:rsid w:val="00F04DA3"/>
    <w:rsid w:val="00F05571"/>
    <w:rsid w:val="00F05675"/>
    <w:rsid w:val="00F07A09"/>
    <w:rsid w:val="00F07CE1"/>
    <w:rsid w:val="00F10B75"/>
    <w:rsid w:val="00F11AE5"/>
    <w:rsid w:val="00F13C57"/>
    <w:rsid w:val="00F13D6D"/>
    <w:rsid w:val="00F14A53"/>
    <w:rsid w:val="00F15E03"/>
    <w:rsid w:val="00F16179"/>
    <w:rsid w:val="00F17B02"/>
    <w:rsid w:val="00F17EC4"/>
    <w:rsid w:val="00F17FD2"/>
    <w:rsid w:val="00F209D3"/>
    <w:rsid w:val="00F22A7F"/>
    <w:rsid w:val="00F22EC7"/>
    <w:rsid w:val="00F2479B"/>
    <w:rsid w:val="00F24A9B"/>
    <w:rsid w:val="00F26959"/>
    <w:rsid w:val="00F272CD"/>
    <w:rsid w:val="00F27AA6"/>
    <w:rsid w:val="00F302D7"/>
    <w:rsid w:val="00F32CE4"/>
    <w:rsid w:val="00F3432C"/>
    <w:rsid w:val="00F353D2"/>
    <w:rsid w:val="00F36D6E"/>
    <w:rsid w:val="00F37BD9"/>
    <w:rsid w:val="00F4076D"/>
    <w:rsid w:val="00F408A2"/>
    <w:rsid w:val="00F42380"/>
    <w:rsid w:val="00F42407"/>
    <w:rsid w:val="00F42CB0"/>
    <w:rsid w:val="00F4400A"/>
    <w:rsid w:val="00F44CCA"/>
    <w:rsid w:val="00F45508"/>
    <w:rsid w:val="00F4577D"/>
    <w:rsid w:val="00F45B35"/>
    <w:rsid w:val="00F4604F"/>
    <w:rsid w:val="00F46B8C"/>
    <w:rsid w:val="00F51F45"/>
    <w:rsid w:val="00F52A97"/>
    <w:rsid w:val="00F5313A"/>
    <w:rsid w:val="00F533AF"/>
    <w:rsid w:val="00F53608"/>
    <w:rsid w:val="00F54539"/>
    <w:rsid w:val="00F5566C"/>
    <w:rsid w:val="00F5577D"/>
    <w:rsid w:val="00F557C5"/>
    <w:rsid w:val="00F5585F"/>
    <w:rsid w:val="00F5649D"/>
    <w:rsid w:val="00F60611"/>
    <w:rsid w:val="00F61CEF"/>
    <w:rsid w:val="00F625F3"/>
    <w:rsid w:val="00F64D8F"/>
    <w:rsid w:val="00F6565D"/>
    <w:rsid w:val="00F65AEC"/>
    <w:rsid w:val="00F6623D"/>
    <w:rsid w:val="00F664DE"/>
    <w:rsid w:val="00F6701E"/>
    <w:rsid w:val="00F67537"/>
    <w:rsid w:val="00F67559"/>
    <w:rsid w:val="00F679D6"/>
    <w:rsid w:val="00F70889"/>
    <w:rsid w:val="00F70CB5"/>
    <w:rsid w:val="00F70DC4"/>
    <w:rsid w:val="00F710FB"/>
    <w:rsid w:val="00F71A44"/>
    <w:rsid w:val="00F735F6"/>
    <w:rsid w:val="00F736CD"/>
    <w:rsid w:val="00F73BF2"/>
    <w:rsid w:val="00F741E5"/>
    <w:rsid w:val="00F74D7C"/>
    <w:rsid w:val="00F75DA7"/>
    <w:rsid w:val="00F76768"/>
    <w:rsid w:val="00F77017"/>
    <w:rsid w:val="00F77140"/>
    <w:rsid w:val="00F77F91"/>
    <w:rsid w:val="00F80AFE"/>
    <w:rsid w:val="00F81371"/>
    <w:rsid w:val="00F8230A"/>
    <w:rsid w:val="00F82C0C"/>
    <w:rsid w:val="00F83667"/>
    <w:rsid w:val="00F8433F"/>
    <w:rsid w:val="00F8446C"/>
    <w:rsid w:val="00F84694"/>
    <w:rsid w:val="00F84B6D"/>
    <w:rsid w:val="00F84F41"/>
    <w:rsid w:val="00F86A97"/>
    <w:rsid w:val="00F928C8"/>
    <w:rsid w:val="00F93711"/>
    <w:rsid w:val="00F946F4"/>
    <w:rsid w:val="00F97365"/>
    <w:rsid w:val="00F97508"/>
    <w:rsid w:val="00FA01D3"/>
    <w:rsid w:val="00FA0C56"/>
    <w:rsid w:val="00FA0E12"/>
    <w:rsid w:val="00FA11AF"/>
    <w:rsid w:val="00FA1952"/>
    <w:rsid w:val="00FA1E7A"/>
    <w:rsid w:val="00FA2063"/>
    <w:rsid w:val="00FA23DD"/>
    <w:rsid w:val="00FA2FCD"/>
    <w:rsid w:val="00FA3C6F"/>
    <w:rsid w:val="00FA41BC"/>
    <w:rsid w:val="00FA51E4"/>
    <w:rsid w:val="00FA5986"/>
    <w:rsid w:val="00FA5E01"/>
    <w:rsid w:val="00FA68FA"/>
    <w:rsid w:val="00FA7847"/>
    <w:rsid w:val="00FB02B6"/>
    <w:rsid w:val="00FB1409"/>
    <w:rsid w:val="00FB1A26"/>
    <w:rsid w:val="00FB1F49"/>
    <w:rsid w:val="00FB414D"/>
    <w:rsid w:val="00FB480D"/>
    <w:rsid w:val="00FB4A86"/>
    <w:rsid w:val="00FB65AC"/>
    <w:rsid w:val="00FB6FC5"/>
    <w:rsid w:val="00FB70AA"/>
    <w:rsid w:val="00FB7759"/>
    <w:rsid w:val="00FC13E4"/>
    <w:rsid w:val="00FC1598"/>
    <w:rsid w:val="00FC1FBC"/>
    <w:rsid w:val="00FC2D9A"/>
    <w:rsid w:val="00FC3866"/>
    <w:rsid w:val="00FC3A04"/>
    <w:rsid w:val="00FC4151"/>
    <w:rsid w:val="00FC4438"/>
    <w:rsid w:val="00FC45F7"/>
    <w:rsid w:val="00FC6691"/>
    <w:rsid w:val="00FC7F7F"/>
    <w:rsid w:val="00FD11B8"/>
    <w:rsid w:val="00FD27FA"/>
    <w:rsid w:val="00FD2EC7"/>
    <w:rsid w:val="00FD3AB8"/>
    <w:rsid w:val="00FD3F41"/>
    <w:rsid w:val="00FD449A"/>
    <w:rsid w:val="00FD4536"/>
    <w:rsid w:val="00FD5E5A"/>
    <w:rsid w:val="00FD6383"/>
    <w:rsid w:val="00FD6410"/>
    <w:rsid w:val="00FD7465"/>
    <w:rsid w:val="00FE0515"/>
    <w:rsid w:val="00FE1ED1"/>
    <w:rsid w:val="00FE258A"/>
    <w:rsid w:val="00FE448E"/>
    <w:rsid w:val="00FE522E"/>
    <w:rsid w:val="00FE556F"/>
    <w:rsid w:val="00FE55D4"/>
    <w:rsid w:val="00FE6565"/>
    <w:rsid w:val="00FE6F83"/>
    <w:rsid w:val="00FE784D"/>
    <w:rsid w:val="00FF0A61"/>
    <w:rsid w:val="00FF308F"/>
    <w:rsid w:val="00FF35FB"/>
    <w:rsid w:val="00FF3CA4"/>
    <w:rsid w:val="00FF4257"/>
    <w:rsid w:val="00FF5059"/>
    <w:rsid w:val="00FF521D"/>
    <w:rsid w:val="00FF5485"/>
    <w:rsid w:val="00FF594B"/>
    <w:rsid w:val="00FF70B5"/>
    <w:rsid w:val="00FF7A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EAD28A5"/>
  <w15:docId w15:val="{2E029ECD-062C-4BE1-B19B-CB43450A64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404677"/>
  </w:style>
  <w:style w:type="paragraph" w:styleId="berschrift1">
    <w:name w:val="heading 1"/>
    <w:basedOn w:val="Standard"/>
    <w:next w:val="Standard"/>
    <w:link w:val="berschrift1Zchn"/>
    <w:uiPriority w:val="9"/>
    <w:qFormat/>
    <w:rsid w:val="00B9680D"/>
    <w:pPr>
      <w:keepNext/>
      <w:keepLines/>
      <w:spacing w:line="480" w:lineRule="auto"/>
      <w:outlineLvl w:val="0"/>
    </w:pPr>
    <w:rPr>
      <w:rFonts w:ascii="Arial" w:eastAsiaTheme="majorEastAsia" w:hAnsi="Arial" w:cstheme="majorBidi"/>
      <w:b/>
      <w:color w:val="000000" w:themeColor="text1"/>
      <w:sz w:val="28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B9680D"/>
    <w:pPr>
      <w:keepNext/>
      <w:keepLines/>
      <w:spacing w:line="480" w:lineRule="auto"/>
      <w:outlineLvl w:val="1"/>
    </w:pPr>
    <w:rPr>
      <w:rFonts w:ascii="Arial" w:eastAsiaTheme="majorEastAsia" w:hAnsi="Arial" w:cstheme="majorBidi"/>
      <w:b/>
      <w:color w:val="000000" w:themeColor="text1"/>
      <w:sz w:val="24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1C03AC"/>
    <w:pPr>
      <w:keepNext/>
      <w:keepLines/>
      <w:spacing w:after="0" w:line="480" w:lineRule="auto"/>
      <w:outlineLvl w:val="2"/>
    </w:pPr>
    <w:rPr>
      <w:rFonts w:ascii="Arial" w:eastAsiaTheme="majorEastAsia" w:hAnsi="Arial" w:cstheme="majorBidi"/>
      <w:i/>
      <w:color w:val="000000" w:themeColor="text1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243C79"/>
    <w:pPr>
      <w:keepNext/>
      <w:keepLines/>
      <w:spacing w:before="240" w:after="120" w:line="240" w:lineRule="auto"/>
      <w:outlineLvl w:val="3"/>
    </w:pPr>
    <w:rPr>
      <w:rFonts w:ascii="Arial" w:eastAsiaTheme="majorEastAsia" w:hAnsi="Arial" w:cstheme="majorBidi"/>
      <w:i/>
      <w:iCs/>
      <w:color w:val="000000" w:themeColor="text1"/>
      <w:sz w:val="20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CC4ECD"/>
    <w:pPr>
      <w:ind w:left="720"/>
      <w:contextualSpacing/>
    </w:pPr>
  </w:style>
  <w:style w:type="character" w:styleId="Hyperlink">
    <w:name w:val="Hyperlink"/>
    <w:basedOn w:val="Absatz-Standardschriftart"/>
    <w:uiPriority w:val="99"/>
    <w:unhideWhenUsed/>
    <w:rsid w:val="003D6B12"/>
    <w:rPr>
      <w:color w:val="0563C1" w:themeColor="hyperlink"/>
      <w:u w:val="single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8C2587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8C2587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8C2587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8C2587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8C2587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8C258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8C2587"/>
    <w:rPr>
      <w:rFonts w:ascii="Segoe UI" w:hAnsi="Segoe UI" w:cs="Segoe UI"/>
      <w:sz w:val="18"/>
      <w:szCs w:val="18"/>
    </w:rPr>
  </w:style>
  <w:style w:type="paragraph" w:styleId="Beschriftung">
    <w:name w:val="caption"/>
    <w:basedOn w:val="Standard"/>
    <w:next w:val="Standard"/>
    <w:uiPriority w:val="35"/>
    <w:unhideWhenUsed/>
    <w:qFormat/>
    <w:rsid w:val="003067F8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Kopfzeile">
    <w:name w:val="header"/>
    <w:basedOn w:val="Standard"/>
    <w:link w:val="KopfzeileZchn"/>
    <w:uiPriority w:val="99"/>
    <w:unhideWhenUsed/>
    <w:rsid w:val="003067F8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3067F8"/>
  </w:style>
  <w:style w:type="paragraph" w:styleId="Fuzeile">
    <w:name w:val="footer"/>
    <w:basedOn w:val="Standard"/>
    <w:link w:val="FuzeileZchn"/>
    <w:uiPriority w:val="99"/>
    <w:unhideWhenUsed/>
    <w:rsid w:val="003067F8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3067F8"/>
  </w:style>
  <w:style w:type="table" w:styleId="Tabellenraster">
    <w:name w:val="Table Grid"/>
    <w:basedOn w:val="NormaleTabelle"/>
    <w:uiPriority w:val="39"/>
    <w:rsid w:val="003067F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Standard"/>
    <w:link w:val="EndNoteBibliographyTitleZchn"/>
    <w:rsid w:val="004923E6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4923E6"/>
    <w:rPr>
      <w:rFonts w:ascii="Calibri" w:hAnsi="Calibri"/>
      <w:noProof/>
    </w:rPr>
  </w:style>
  <w:style w:type="paragraph" w:customStyle="1" w:styleId="EndNoteBibliography">
    <w:name w:val="EndNote Bibliography"/>
    <w:basedOn w:val="Standard"/>
    <w:link w:val="EndNoteBibliographyZchn"/>
    <w:rsid w:val="004923E6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Zchn">
    <w:name w:val="EndNote Bibliography Zchn"/>
    <w:basedOn w:val="Absatz-Standardschriftart"/>
    <w:link w:val="EndNoteBibliography"/>
    <w:rsid w:val="004923E6"/>
    <w:rPr>
      <w:rFonts w:ascii="Calibri" w:hAnsi="Calibri"/>
      <w:noProof/>
    </w:rPr>
  </w:style>
  <w:style w:type="paragraph" w:styleId="Textkrper">
    <w:name w:val="Body Text"/>
    <w:basedOn w:val="Standard"/>
    <w:link w:val="TextkrperZchn"/>
    <w:uiPriority w:val="1"/>
    <w:qFormat/>
    <w:rsid w:val="00D46F32"/>
    <w:pPr>
      <w:widowControl w:val="0"/>
      <w:spacing w:before="73" w:after="0" w:line="240" w:lineRule="auto"/>
      <w:ind w:left="667"/>
    </w:pPr>
    <w:rPr>
      <w:rFonts w:ascii="Minion Pro" w:eastAsia="Minion Pro" w:hAnsi="Minion Pro"/>
      <w:sz w:val="27"/>
      <w:szCs w:val="27"/>
    </w:rPr>
  </w:style>
  <w:style w:type="character" w:customStyle="1" w:styleId="TextkrperZchn">
    <w:name w:val="Textkörper Zchn"/>
    <w:basedOn w:val="Absatz-Standardschriftart"/>
    <w:link w:val="Textkrper"/>
    <w:uiPriority w:val="1"/>
    <w:rsid w:val="00D46F32"/>
    <w:rPr>
      <w:rFonts w:ascii="Minion Pro" w:eastAsia="Minion Pro" w:hAnsi="Minion Pro"/>
      <w:sz w:val="27"/>
      <w:szCs w:val="27"/>
    </w:rPr>
  </w:style>
  <w:style w:type="paragraph" w:styleId="berarbeitung">
    <w:name w:val="Revision"/>
    <w:hidden/>
    <w:uiPriority w:val="99"/>
    <w:semiHidden/>
    <w:rsid w:val="00173A35"/>
    <w:pPr>
      <w:spacing w:after="0" w:line="240" w:lineRule="auto"/>
    </w:pPr>
  </w:style>
  <w:style w:type="paragraph" w:styleId="StandardWeb">
    <w:name w:val="Normal (Web)"/>
    <w:basedOn w:val="Standard"/>
    <w:uiPriority w:val="99"/>
    <w:semiHidden/>
    <w:unhideWhenUsed/>
    <w:rsid w:val="0042540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ervorhebung">
    <w:name w:val="Emphasis"/>
    <w:basedOn w:val="Absatz-Standardschriftart"/>
    <w:uiPriority w:val="20"/>
    <w:qFormat/>
    <w:rsid w:val="00425405"/>
    <w:rPr>
      <w:i/>
      <w:iCs/>
    </w:rPr>
  </w:style>
  <w:style w:type="paragraph" w:styleId="KeinLeerraum">
    <w:name w:val="No Spacing"/>
    <w:uiPriority w:val="1"/>
    <w:qFormat/>
    <w:rsid w:val="008A3468"/>
    <w:pPr>
      <w:spacing w:after="0" w:line="240" w:lineRule="auto"/>
    </w:pPr>
  </w:style>
  <w:style w:type="character" w:customStyle="1" w:styleId="berschrift2Zchn">
    <w:name w:val="Überschrift 2 Zchn"/>
    <w:basedOn w:val="Absatz-Standardschriftart"/>
    <w:link w:val="berschrift2"/>
    <w:uiPriority w:val="9"/>
    <w:rsid w:val="00B9680D"/>
    <w:rPr>
      <w:rFonts w:ascii="Arial" w:eastAsiaTheme="majorEastAsia" w:hAnsi="Arial" w:cstheme="majorBidi"/>
      <w:b/>
      <w:color w:val="000000" w:themeColor="text1"/>
      <w:sz w:val="24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1C03AC"/>
    <w:rPr>
      <w:rFonts w:ascii="Arial" w:eastAsiaTheme="majorEastAsia" w:hAnsi="Arial" w:cstheme="majorBidi"/>
      <w:i/>
      <w:color w:val="000000" w:themeColor="text1"/>
      <w:sz w:val="24"/>
      <w:szCs w:val="24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B9680D"/>
    <w:rPr>
      <w:rFonts w:ascii="Arial" w:eastAsiaTheme="majorEastAsia" w:hAnsi="Arial" w:cstheme="majorBidi"/>
      <w:b/>
      <w:color w:val="000000" w:themeColor="text1"/>
      <w:sz w:val="28"/>
      <w:szCs w:val="32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243C79"/>
    <w:rPr>
      <w:rFonts w:ascii="Arial" w:eastAsiaTheme="majorEastAsia" w:hAnsi="Arial" w:cstheme="majorBidi"/>
      <w:i/>
      <w:iCs/>
      <w:color w:val="000000" w:themeColor="text1"/>
      <w:sz w:val="20"/>
    </w:rPr>
  </w:style>
  <w:style w:type="character" w:styleId="Zeilennummer">
    <w:name w:val="line number"/>
    <w:basedOn w:val="Absatz-Standardschriftart"/>
    <w:uiPriority w:val="99"/>
    <w:semiHidden/>
    <w:unhideWhenUsed/>
    <w:rsid w:val="00DD4F3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7173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5766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965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2834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9352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5937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830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3351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262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80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6748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9778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615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4489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642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074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1199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321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8204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055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614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1159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8151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7404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0501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764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5589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3314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58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2442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2284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35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B70D56F-CADA-4EE3-9C5F-A158ED7F84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988</Words>
  <Characters>11337</Characters>
  <Application>Microsoft Office Word</Application>
  <DocSecurity>0</DocSecurity>
  <Lines>94</Lines>
  <Paragraphs>26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Robert-Bosch-Krankenhaus GmbH</Company>
  <LinksUpToDate>false</LinksUpToDate>
  <CharactersWithSpaces>1329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Weber, Michaela</dc:creator>
  <cp:lastModifiedBy>Weber, Michaela</cp:lastModifiedBy>
  <cp:revision>2</cp:revision>
  <cp:lastPrinted>2017-07-03T13:53:00Z</cp:lastPrinted>
  <dcterms:created xsi:type="dcterms:W3CDTF">2017-07-18T09:08:00Z</dcterms:created>
  <dcterms:modified xsi:type="dcterms:W3CDTF">2017-07-18T09:08:00Z</dcterms:modified>
</cp:coreProperties>
</file>